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868DC8" w14:textId="4948F47A" w:rsidR="003B5759" w:rsidRPr="00C725DD" w:rsidRDefault="00EB103A" w:rsidP="00EB103A">
      <w:pPr>
        <w:spacing w:after="0" w:line="240" w:lineRule="auto"/>
        <w:jc w:val="center"/>
        <w:rPr>
          <w:rFonts w:ascii="Times New Roman" w:hAnsi="Times New Roman" w:cs="Times New Roman"/>
          <w:b/>
          <w:sz w:val="40"/>
          <w:szCs w:val="24"/>
        </w:rPr>
      </w:pPr>
      <w:r w:rsidRPr="00EB103A">
        <w:rPr>
          <w:rFonts w:ascii="Times New Roman" w:hAnsi="Times New Roman" w:cs="Times New Roman"/>
          <w:b/>
          <w:sz w:val="32"/>
          <w:szCs w:val="24"/>
          <w:lang w:val="en-US"/>
        </w:rPr>
        <w:t xml:space="preserve">PENERAPAN MODEL </w:t>
      </w:r>
      <w:r w:rsidRPr="00AC4B3F">
        <w:rPr>
          <w:rFonts w:ascii="Times New Roman" w:hAnsi="Times New Roman" w:cs="Times New Roman"/>
          <w:b/>
          <w:i/>
          <w:sz w:val="32"/>
          <w:szCs w:val="24"/>
          <w:lang w:val="en-US"/>
        </w:rPr>
        <w:t>PROBLEM BASED LEARNING</w:t>
      </w:r>
      <w:r w:rsidR="00037951">
        <w:rPr>
          <w:rFonts w:ascii="Times New Roman" w:hAnsi="Times New Roman" w:cs="Times New Roman"/>
          <w:b/>
          <w:sz w:val="32"/>
          <w:szCs w:val="24"/>
          <w:lang w:val="en-US"/>
        </w:rPr>
        <w:t xml:space="preserve"> UNTUK MENGETAHUI </w:t>
      </w:r>
      <w:r w:rsidRPr="00EB103A">
        <w:rPr>
          <w:rFonts w:ascii="Times New Roman" w:hAnsi="Times New Roman" w:cs="Times New Roman"/>
          <w:b/>
          <w:sz w:val="32"/>
          <w:szCs w:val="24"/>
          <w:lang w:val="en-US"/>
        </w:rPr>
        <w:t>KEMAMPUAN PEMAHAM</w:t>
      </w:r>
      <w:r w:rsidR="009D4D44">
        <w:rPr>
          <w:rFonts w:ascii="Times New Roman" w:hAnsi="Times New Roman" w:cs="Times New Roman"/>
          <w:b/>
          <w:sz w:val="32"/>
          <w:szCs w:val="24"/>
          <w:lang w:val="en-US"/>
        </w:rPr>
        <w:t>AN KONSEP IPS PADA SISWA KELAS IV</w:t>
      </w:r>
      <w:r w:rsidRPr="00EB103A">
        <w:rPr>
          <w:rFonts w:ascii="Times New Roman" w:hAnsi="Times New Roman" w:cs="Times New Roman"/>
          <w:b/>
          <w:sz w:val="32"/>
          <w:szCs w:val="24"/>
          <w:lang w:val="en-US"/>
        </w:rPr>
        <w:t xml:space="preserve"> SEKOLAH DASAR</w:t>
      </w:r>
    </w:p>
    <w:p w14:paraId="11FA0953" w14:textId="77777777" w:rsidR="003B5759" w:rsidRPr="00C725DD" w:rsidRDefault="003B5759" w:rsidP="003B5759">
      <w:pPr>
        <w:spacing w:after="0" w:line="240" w:lineRule="auto"/>
        <w:jc w:val="center"/>
        <w:rPr>
          <w:rFonts w:ascii="Times New Roman" w:hAnsi="Times New Roman" w:cs="Times New Roman"/>
          <w:sz w:val="24"/>
          <w:szCs w:val="24"/>
          <w:lang w:val="en-US"/>
        </w:rPr>
      </w:pPr>
    </w:p>
    <w:p w14:paraId="40447C8F" w14:textId="7E47AAD6" w:rsidR="00EA73FA" w:rsidRPr="00C725DD" w:rsidRDefault="00EB103A"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Anisyah Nurvitasari</w:t>
      </w:r>
      <w:r w:rsidR="008B5AB2" w:rsidRPr="00C725DD">
        <w:rPr>
          <w:rFonts w:ascii="Times New Roman" w:hAnsi="Times New Roman" w:cs="Times New Roman"/>
          <w:b/>
          <w:sz w:val="24"/>
          <w:vertAlign w:val="superscript"/>
          <w:lang w:val="en-US"/>
        </w:rPr>
        <w:t>1</w:t>
      </w:r>
      <w:r w:rsidR="008B5AB2" w:rsidRPr="00C725DD">
        <w:rPr>
          <w:rFonts w:ascii="Times New Roman" w:hAnsi="Times New Roman" w:cs="Times New Roman"/>
          <w:b/>
          <w:sz w:val="24"/>
          <w:lang w:val="en-US"/>
        </w:rPr>
        <w:t xml:space="preserve">, </w:t>
      </w:r>
      <w:r>
        <w:rPr>
          <w:rFonts w:ascii="Times New Roman" w:hAnsi="Times New Roman" w:cs="Times New Roman"/>
          <w:b/>
          <w:sz w:val="24"/>
          <w:lang w:val="en-US"/>
        </w:rPr>
        <w:t>Asep Samsudin</w:t>
      </w:r>
      <w:r w:rsidR="008B5AB2" w:rsidRPr="00C725DD">
        <w:rPr>
          <w:rFonts w:ascii="Times New Roman" w:hAnsi="Times New Roman" w:cs="Times New Roman"/>
          <w:b/>
          <w:sz w:val="24"/>
          <w:vertAlign w:val="superscript"/>
          <w:lang w:val="en-US"/>
        </w:rPr>
        <w:t>2</w:t>
      </w:r>
    </w:p>
    <w:p w14:paraId="1E6B57C3" w14:textId="77777777" w:rsidR="00791C69" w:rsidRPr="00C725DD" w:rsidRDefault="00791C69" w:rsidP="00791C69">
      <w:pPr>
        <w:spacing w:after="0" w:line="240" w:lineRule="auto"/>
        <w:jc w:val="center"/>
        <w:rPr>
          <w:rFonts w:ascii="Times New Roman" w:hAnsi="Times New Roman" w:cs="Times New Roman"/>
          <w:sz w:val="12"/>
          <w:szCs w:val="24"/>
        </w:rPr>
      </w:pPr>
    </w:p>
    <w:p w14:paraId="7E06494A" w14:textId="2E52C4EA" w:rsidR="005A266C" w:rsidRPr="00C725DD" w:rsidRDefault="00222CAC" w:rsidP="00222CA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1 </w:t>
      </w:r>
      <w:proofErr w:type="gramStart"/>
      <w:r w:rsidR="005A266C" w:rsidRPr="00C725DD">
        <w:rPr>
          <w:rFonts w:ascii="Times New Roman" w:hAnsi="Times New Roman" w:cs="Times New Roman"/>
          <w:szCs w:val="24"/>
          <w:vertAlign w:val="superscript"/>
          <w:lang w:val="en-US"/>
        </w:rPr>
        <w:t xml:space="preserve">2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 Cimahi</w:t>
      </w:r>
    </w:p>
    <w:p w14:paraId="5236932B" w14:textId="28758F1F" w:rsidR="005A266C" w:rsidRPr="00EB103A" w:rsidRDefault="005A266C" w:rsidP="005A266C">
      <w:pPr>
        <w:spacing w:after="0" w:line="240" w:lineRule="auto"/>
        <w:jc w:val="center"/>
        <w:rPr>
          <w:rFonts w:ascii="Times New Roman" w:hAnsi="Times New Roman" w:cs="Times New Roman"/>
          <w:szCs w:val="20"/>
          <w:lang w:val="en-US"/>
        </w:rPr>
      </w:pPr>
      <w:r w:rsidRPr="00C725DD">
        <w:rPr>
          <w:rFonts w:ascii="Times New Roman" w:hAnsi="Times New Roman" w:cs="Times New Roman"/>
          <w:szCs w:val="20"/>
          <w:vertAlign w:val="superscript"/>
          <w:lang w:val="en-US"/>
        </w:rPr>
        <w:t>1</w:t>
      </w:r>
      <w:r w:rsidRPr="00C725DD">
        <w:rPr>
          <w:rFonts w:ascii="Times New Roman" w:hAnsi="Times New Roman" w:cs="Times New Roman"/>
          <w:szCs w:val="20"/>
          <w:lang w:val="en-US"/>
        </w:rPr>
        <w:t xml:space="preserve"> </w:t>
      </w:r>
      <w:hyperlink r:id="rId9" w:history="1">
        <w:r w:rsidR="00C630FF" w:rsidRPr="008F53A1">
          <w:rPr>
            <w:rStyle w:val="Hyperlink"/>
            <w:rFonts w:ascii="Times New Roman" w:hAnsi="Times New Roman" w:cs="Times New Roman"/>
            <w:bCs/>
            <w:szCs w:val="20"/>
            <w:lang w:val="en-US"/>
          </w:rPr>
          <w:t>anisyahnurvitasari</w:t>
        </w:r>
        <w:r w:rsidR="00C630FF" w:rsidRPr="008F53A1">
          <w:rPr>
            <w:rStyle w:val="Hyperlink"/>
            <w:rFonts w:ascii="Times New Roman" w:hAnsi="Times New Roman" w:cs="Times New Roman"/>
            <w:bCs/>
            <w:szCs w:val="20"/>
          </w:rPr>
          <w:t>@</w:t>
        </w:r>
        <w:r w:rsidR="00C630FF" w:rsidRPr="008F53A1">
          <w:rPr>
            <w:rStyle w:val="Hyperlink"/>
            <w:rFonts w:ascii="Times New Roman" w:hAnsi="Times New Roman" w:cs="Times New Roman"/>
            <w:bCs/>
            <w:szCs w:val="20"/>
            <w:lang w:val="en-US"/>
          </w:rPr>
          <w:t>gmail</w:t>
        </w:r>
        <w:r w:rsidR="00C630FF" w:rsidRPr="008F53A1">
          <w:rPr>
            <w:rStyle w:val="Hyperlink"/>
            <w:rFonts w:ascii="Times New Roman" w:hAnsi="Times New Roman" w:cs="Times New Roman"/>
            <w:bCs/>
            <w:szCs w:val="20"/>
          </w:rPr>
          <w:t>.com</w:t>
        </w:r>
      </w:hyperlink>
      <w:r w:rsidRPr="00C725DD">
        <w:rPr>
          <w:rFonts w:ascii="Times New Roman" w:hAnsi="Times New Roman" w:cs="Times New Roman"/>
          <w:lang w:val="en-US"/>
        </w:rPr>
        <w:t xml:space="preserve">, </w:t>
      </w:r>
      <w:r w:rsidRPr="00C725DD">
        <w:rPr>
          <w:rFonts w:ascii="Times New Roman" w:hAnsi="Times New Roman" w:cs="Times New Roman"/>
          <w:szCs w:val="20"/>
          <w:vertAlign w:val="superscript"/>
          <w:lang w:val="en-US"/>
        </w:rPr>
        <w:t>2</w:t>
      </w:r>
      <w:r w:rsidRPr="00C725DD">
        <w:rPr>
          <w:rFonts w:ascii="Times New Roman" w:hAnsi="Times New Roman" w:cs="Times New Roman"/>
          <w:szCs w:val="20"/>
          <w:lang w:val="en-US"/>
        </w:rPr>
        <w:t xml:space="preserve"> </w:t>
      </w:r>
      <w:hyperlink r:id="rId10" w:history="1">
        <w:r w:rsidR="008C7286" w:rsidRPr="00DC260B">
          <w:rPr>
            <w:rStyle w:val="Hyperlink"/>
            <w:rFonts w:ascii="Times New Roman" w:hAnsi="Times New Roman" w:cs="Times New Roman"/>
            <w:szCs w:val="20"/>
            <w:lang w:val="en-US"/>
          </w:rPr>
          <w:t>asepsam234</w:t>
        </w:r>
        <w:r w:rsidR="008C7286" w:rsidRPr="00DC260B">
          <w:rPr>
            <w:rStyle w:val="Hyperlink"/>
            <w:rFonts w:ascii="Times New Roman" w:hAnsi="Times New Roman" w:cs="Times New Roman"/>
            <w:bCs/>
            <w:szCs w:val="20"/>
          </w:rPr>
          <w:t>@</w:t>
        </w:r>
        <w:r w:rsidR="008C7286" w:rsidRPr="00DC260B">
          <w:rPr>
            <w:rStyle w:val="Hyperlink"/>
            <w:rFonts w:ascii="Times New Roman" w:hAnsi="Times New Roman" w:cs="Times New Roman"/>
            <w:bCs/>
            <w:szCs w:val="20"/>
            <w:lang w:val="en-US"/>
          </w:rPr>
          <w:t>ikipsiliwangi.ac.id</w:t>
        </w:r>
      </w:hyperlink>
      <w:r w:rsidR="00EB103A">
        <w:rPr>
          <w:rFonts w:ascii="Times New Roman" w:hAnsi="Times New Roman" w:cs="Times New Roman"/>
          <w:bCs/>
          <w:szCs w:val="20"/>
          <w:lang w:val="en-US"/>
        </w:rPr>
        <w:t xml:space="preserve"> </w:t>
      </w:r>
    </w:p>
    <w:p w14:paraId="12B8B90F" w14:textId="77777777" w:rsidR="00386B7E" w:rsidRPr="00C725DD" w:rsidRDefault="00386B7E" w:rsidP="003B5759">
      <w:pPr>
        <w:spacing w:after="0" w:line="240" w:lineRule="auto"/>
        <w:jc w:val="center"/>
        <w:rPr>
          <w:rFonts w:ascii="Times New Roman" w:hAnsi="Times New Roman" w:cs="Times New Roman"/>
          <w:b/>
          <w:szCs w:val="24"/>
          <w:lang w:val="en-US"/>
        </w:rPr>
      </w:pPr>
    </w:p>
    <w:p w14:paraId="34304C0A" w14:textId="77777777" w:rsidR="003640C3" w:rsidRPr="00C725DD" w:rsidRDefault="003640C3" w:rsidP="003B5759">
      <w:pPr>
        <w:spacing w:after="0" w:line="240" w:lineRule="auto"/>
        <w:jc w:val="both"/>
        <w:rPr>
          <w:rFonts w:ascii="Times New Roman" w:hAnsi="Times New Roman" w:cs="Times New Roman"/>
          <w:color w:val="FF0000"/>
          <w:lang w:val="en-US"/>
        </w:rPr>
      </w:pPr>
    </w:p>
    <w:p w14:paraId="39F702D3" w14:textId="589A4532" w:rsidR="004E081B" w:rsidRPr="00615657" w:rsidRDefault="004E081B" w:rsidP="00615657">
      <w:pPr>
        <w:spacing w:line="240" w:lineRule="auto"/>
        <w:jc w:val="both"/>
        <w:rPr>
          <w:rFonts w:ascii="Times New Roman" w:eastAsia="Times New Roman" w:hAnsi="Times New Roman" w:cs="Times New Roman"/>
          <w:b/>
          <w:lang w:val="en-US"/>
        </w:rPr>
      </w:pPr>
      <w:r w:rsidRPr="00615657">
        <w:rPr>
          <w:rFonts w:ascii="Times New Roman" w:eastAsia="Times New Roman" w:hAnsi="Times New Roman" w:cs="Times New Roman"/>
          <w:b/>
          <w:lang w:val="en-US"/>
        </w:rPr>
        <w:t>Abstract</w:t>
      </w:r>
    </w:p>
    <w:p w14:paraId="4F42B0DD" w14:textId="77777777" w:rsidR="00862407" w:rsidRPr="00615657" w:rsidRDefault="00862407" w:rsidP="00615657">
      <w:pPr>
        <w:spacing w:after="0" w:line="240" w:lineRule="auto"/>
        <w:jc w:val="both"/>
        <w:rPr>
          <w:rFonts w:ascii="Times New Roman" w:eastAsia="Times New Roman" w:hAnsi="Times New Roman" w:cs="Times New Roman"/>
          <w:lang w:val="en-US"/>
        </w:rPr>
      </w:pPr>
      <w:r w:rsidRPr="00615657">
        <w:rPr>
          <w:rFonts w:ascii="Times New Roman" w:eastAsia="Times New Roman" w:hAnsi="Times New Roman" w:cs="Times New Roman"/>
          <w:lang w:val="en-US"/>
        </w:rPr>
        <w:t xml:space="preserve">The ability to understand concepts is an important thing in the learning process because it can make it easier for students to solve existing problems with the concepts they have understood. Therefore, the purpose of this study is to determine the ability to understand social studies concepts in fourth grade elementary school students by applying the problem based learning model. This study used descriptive qualitative method. The subjects in this study were fourth grade students at SDN Batujajar 2 located in West Bandung Regency. The number of students studied was 27 people, namely 16 male students and 11 female students. </w:t>
      </w:r>
      <w:proofErr w:type="gramStart"/>
      <w:r w:rsidRPr="00615657">
        <w:rPr>
          <w:rFonts w:ascii="Times New Roman" w:eastAsia="Times New Roman" w:hAnsi="Times New Roman" w:cs="Times New Roman"/>
          <w:lang w:val="en-US"/>
        </w:rPr>
        <w:t>Collecting data in this study using observation techniques, questionnaires, and written tests.</w:t>
      </w:r>
      <w:proofErr w:type="gramEnd"/>
      <w:r w:rsidRPr="00615657">
        <w:rPr>
          <w:rFonts w:ascii="Times New Roman" w:eastAsia="Times New Roman" w:hAnsi="Times New Roman" w:cs="Times New Roman"/>
          <w:lang w:val="en-US"/>
        </w:rPr>
        <w:t xml:space="preserve"> The process of implementing the PBL model in social studies learning by the teacher meets the criteria. Teachers and students gave very good responses regarding the application of the PBL model in learning. The difficulties experienced by students are in understanding the terms contained in economic activities. Based on the results obtained from this study, it shows that the ability to understand the social studies concept of fourth grade elementary school students is categorized as high after the PBL model is implemented.</w:t>
      </w:r>
    </w:p>
    <w:p w14:paraId="6EB16401" w14:textId="77777777" w:rsidR="004E081B" w:rsidRPr="00615657" w:rsidRDefault="004E081B" w:rsidP="00615657">
      <w:pPr>
        <w:spacing w:after="0" w:line="240" w:lineRule="auto"/>
        <w:jc w:val="both"/>
        <w:rPr>
          <w:rFonts w:ascii="Times New Roman" w:eastAsia="Times New Roman" w:hAnsi="Times New Roman" w:cs="Times New Roman"/>
          <w:lang w:val="en-US"/>
        </w:rPr>
      </w:pPr>
    </w:p>
    <w:p w14:paraId="6120EDCD" w14:textId="62542C93" w:rsidR="00981C7A" w:rsidRPr="00615657" w:rsidRDefault="004E081B" w:rsidP="00615657">
      <w:pPr>
        <w:spacing w:after="0" w:line="240" w:lineRule="auto"/>
        <w:jc w:val="both"/>
        <w:rPr>
          <w:rFonts w:ascii="Times New Roman" w:eastAsia="Times New Roman" w:hAnsi="Times New Roman" w:cs="Times New Roman"/>
          <w:lang w:val="en-US"/>
        </w:rPr>
      </w:pPr>
      <w:r w:rsidRPr="00615657">
        <w:rPr>
          <w:rFonts w:ascii="Times New Roman" w:eastAsia="Times New Roman" w:hAnsi="Times New Roman" w:cs="Times New Roman"/>
          <w:b/>
          <w:lang w:val="en-US"/>
        </w:rPr>
        <w:t>Keywords</w:t>
      </w:r>
      <w:r w:rsidRPr="00615657">
        <w:rPr>
          <w:rFonts w:ascii="Times New Roman" w:eastAsia="Times New Roman" w:hAnsi="Times New Roman" w:cs="Times New Roman"/>
          <w:lang w:val="en-US"/>
        </w:rPr>
        <w:t xml:space="preserve">: </w:t>
      </w:r>
      <w:r w:rsidR="00EC4076" w:rsidRPr="00615657">
        <w:rPr>
          <w:rFonts w:ascii="Times New Roman" w:eastAsia="Times New Roman" w:hAnsi="Times New Roman" w:cs="Times New Roman"/>
          <w:lang w:val="en-US"/>
        </w:rPr>
        <w:t>Ability to Understand IPS Concepts, Problem Based Learning Model</w:t>
      </w:r>
      <w:r w:rsidRPr="00615657">
        <w:rPr>
          <w:rFonts w:ascii="Times New Roman" w:eastAsia="Times New Roman" w:hAnsi="Times New Roman" w:cs="Times New Roman"/>
          <w:lang w:val="en-US"/>
        </w:rPr>
        <w:t>.</w:t>
      </w:r>
    </w:p>
    <w:p w14:paraId="265661B1" w14:textId="77777777" w:rsidR="004E081B" w:rsidRDefault="004E081B" w:rsidP="003B5759">
      <w:pPr>
        <w:spacing w:after="0" w:line="240" w:lineRule="auto"/>
        <w:jc w:val="both"/>
        <w:rPr>
          <w:rFonts w:ascii="Times New Roman" w:eastAsia="Times New Roman" w:hAnsi="Times New Roman" w:cs="Times New Roman"/>
          <w:b/>
          <w:sz w:val="24"/>
          <w:szCs w:val="20"/>
          <w:lang w:val="en-US"/>
        </w:rPr>
      </w:pPr>
    </w:p>
    <w:p w14:paraId="07AA3C06" w14:textId="1A5E7161" w:rsidR="003B5759" w:rsidRPr="00113ED4" w:rsidRDefault="004D4337" w:rsidP="003B5759">
      <w:pPr>
        <w:spacing w:after="0" w:line="240" w:lineRule="auto"/>
        <w:jc w:val="both"/>
        <w:rPr>
          <w:rFonts w:ascii="Times New Roman" w:eastAsia="Times New Roman" w:hAnsi="Times New Roman" w:cs="Times New Roman"/>
          <w:b/>
          <w:szCs w:val="20"/>
          <w:lang w:val="en-US"/>
        </w:rPr>
      </w:pPr>
      <w:r w:rsidRPr="00113ED4">
        <w:rPr>
          <w:rFonts w:ascii="Times New Roman" w:eastAsia="Times New Roman" w:hAnsi="Times New Roman" w:cs="Times New Roman"/>
          <w:b/>
          <w:szCs w:val="20"/>
          <w:lang w:val="en-US"/>
        </w:rPr>
        <w:t>Abstrak</w:t>
      </w:r>
    </w:p>
    <w:p w14:paraId="28CD67FB" w14:textId="77777777" w:rsidR="003B5759" w:rsidRPr="00C725DD" w:rsidRDefault="003B5759" w:rsidP="003B5759">
      <w:pPr>
        <w:spacing w:after="0" w:line="240" w:lineRule="auto"/>
        <w:jc w:val="both"/>
        <w:rPr>
          <w:rFonts w:ascii="Times New Roman" w:eastAsia="Times New Roman" w:hAnsi="Times New Roman" w:cs="Times New Roman"/>
          <w:b/>
          <w:sz w:val="6"/>
          <w:szCs w:val="20"/>
        </w:rPr>
      </w:pPr>
    </w:p>
    <w:p w14:paraId="15DED2E6" w14:textId="028B96F6" w:rsidR="0030616B" w:rsidRDefault="007F3D9F" w:rsidP="0087768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lang w:val="en-US"/>
        </w:rPr>
      </w:pPr>
      <w:r w:rsidRPr="007F3D9F">
        <w:rPr>
          <w:rFonts w:ascii="Times New Roman" w:hAnsi="Times New Roman" w:cs="Times New Roman"/>
          <w:color w:val="111111"/>
          <w:szCs w:val="24"/>
          <w:lang w:val="en-US"/>
        </w:rPr>
        <w:t xml:space="preserve">Kemampuan pemahaman konsep merupakan suatu hal yang penting dalam proses pembelajaran karena dapat memudahkan siswa dalam menyelesaikan permasalahan yang ada dengan konsep yang telah dipahaminya. Maka dari itu, tujuan dari penelitian ini yaitu untuk mengetahui kemampuan pemahaman konsep IPS pada siswa kelas IV sekolah dasar dengan penerapan model problem based learning. </w:t>
      </w:r>
      <w:proofErr w:type="gramStart"/>
      <w:r w:rsidRPr="007F3D9F">
        <w:rPr>
          <w:rFonts w:ascii="Times New Roman" w:hAnsi="Times New Roman" w:cs="Times New Roman"/>
          <w:color w:val="111111"/>
          <w:szCs w:val="24"/>
          <w:lang w:val="en-US"/>
        </w:rPr>
        <w:t>Penelitian ini menggunakan metode deskriptif kualitatif.</w:t>
      </w:r>
      <w:proofErr w:type="gramEnd"/>
      <w:r w:rsidRPr="007F3D9F">
        <w:rPr>
          <w:rFonts w:ascii="Times New Roman" w:hAnsi="Times New Roman" w:cs="Times New Roman"/>
          <w:color w:val="111111"/>
          <w:szCs w:val="24"/>
          <w:lang w:val="en-US"/>
        </w:rPr>
        <w:t xml:space="preserve"> </w:t>
      </w:r>
      <w:proofErr w:type="gramStart"/>
      <w:r w:rsidRPr="007F3D9F">
        <w:rPr>
          <w:rFonts w:ascii="Times New Roman" w:hAnsi="Times New Roman" w:cs="Times New Roman"/>
          <w:color w:val="111111"/>
          <w:szCs w:val="24"/>
          <w:lang w:val="en-US"/>
        </w:rPr>
        <w:t>Subjek dalam penelitian ini adalah siswa kelas IV SDN Batujajar 2 yang berlokasi di Kabupaten Bandung Barat.</w:t>
      </w:r>
      <w:proofErr w:type="gramEnd"/>
      <w:r w:rsidRPr="007F3D9F">
        <w:rPr>
          <w:rFonts w:ascii="Times New Roman" w:hAnsi="Times New Roman" w:cs="Times New Roman"/>
          <w:color w:val="111111"/>
          <w:szCs w:val="24"/>
          <w:lang w:val="en-US"/>
        </w:rPr>
        <w:t xml:space="preserve"> </w:t>
      </w:r>
      <w:proofErr w:type="gramStart"/>
      <w:r w:rsidRPr="007F3D9F">
        <w:rPr>
          <w:rFonts w:ascii="Times New Roman" w:hAnsi="Times New Roman" w:cs="Times New Roman"/>
          <w:color w:val="111111"/>
          <w:szCs w:val="24"/>
          <w:lang w:val="en-US"/>
        </w:rPr>
        <w:t>Jumlah siswa yang diteliti sebanyak 27 orang yaitu 16 siswa laki-laki dan 11 siswa perempuan.</w:t>
      </w:r>
      <w:proofErr w:type="gramEnd"/>
      <w:r w:rsidRPr="007F3D9F">
        <w:rPr>
          <w:rFonts w:ascii="Times New Roman" w:hAnsi="Times New Roman" w:cs="Times New Roman"/>
          <w:color w:val="111111"/>
          <w:szCs w:val="24"/>
          <w:lang w:val="en-US"/>
        </w:rPr>
        <w:t xml:space="preserve"> </w:t>
      </w:r>
      <w:proofErr w:type="gramStart"/>
      <w:r w:rsidRPr="007F3D9F">
        <w:rPr>
          <w:rFonts w:ascii="Times New Roman" w:hAnsi="Times New Roman" w:cs="Times New Roman"/>
          <w:color w:val="111111"/>
          <w:szCs w:val="24"/>
          <w:lang w:val="en-US"/>
        </w:rPr>
        <w:t>Pengumpulan data dalam penelitian ini menggunakan teknik observasi, angket, dan tes tertulis.</w:t>
      </w:r>
      <w:proofErr w:type="gramEnd"/>
      <w:r w:rsidRPr="007F3D9F">
        <w:rPr>
          <w:rFonts w:ascii="Times New Roman" w:hAnsi="Times New Roman" w:cs="Times New Roman"/>
          <w:color w:val="111111"/>
          <w:szCs w:val="24"/>
          <w:lang w:val="en-US"/>
        </w:rPr>
        <w:t xml:space="preserve"> Proses penerapan model PBL dalam pembelajaran IPS oleh guru sudah memenuhi kriteria. Guru </w:t>
      </w:r>
      <w:proofErr w:type="gramStart"/>
      <w:r w:rsidRPr="007F3D9F">
        <w:rPr>
          <w:rFonts w:ascii="Times New Roman" w:hAnsi="Times New Roman" w:cs="Times New Roman"/>
          <w:color w:val="111111"/>
          <w:szCs w:val="24"/>
          <w:lang w:val="en-US"/>
        </w:rPr>
        <w:t>dan</w:t>
      </w:r>
      <w:proofErr w:type="gramEnd"/>
      <w:r w:rsidRPr="007F3D9F">
        <w:rPr>
          <w:rFonts w:ascii="Times New Roman" w:hAnsi="Times New Roman" w:cs="Times New Roman"/>
          <w:color w:val="111111"/>
          <w:szCs w:val="24"/>
          <w:lang w:val="en-US"/>
        </w:rPr>
        <w:t xml:space="preserve"> siswa memberikan respon yang sangat baik mengenai penerapan model PBL dalam pembelajaran. </w:t>
      </w:r>
      <w:proofErr w:type="gramStart"/>
      <w:r w:rsidRPr="007F3D9F">
        <w:rPr>
          <w:rFonts w:ascii="Times New Roman" w:hAnsi="Times New Roman" w:cs="Times New Roman"/>
          <w:color w:val="111111"/>
          <w:szCs w:val="24"/>
          <w:lang w:val="en-US"/>
        </w:rPr>
        <w:t>Kesulitan yang dialami siswa yaitu dalam memahami istilah-istilah yang terdapat dalam kegiatan ekonomi.</w:t>
      </w:r>
      <w:proofErr w:type="gramEnd"/>
      <w:r w:rsidRPr="007F3D9F">
        <w:rPr>
          <w:rFonts w:ascii="Times New Roman" w:hAnsi="Times New Roman" w:cs="Times New Roman"/>
          <w:color w:val="111111"/>
          <w:szCs w:val="24"/>
          <w:lang w:val="en-US"/>
        </w:rPr>
        <w:t xml:space="preserve"> Berdasarkan hasil yang diperoleh dari penelitian ini, menunjukkan bahwa kemampuan pemahaman konsep IPS siswa kelas IV SD dikategorikan tinggi </w:t>
      </w:r>
      <w:r>
        <w:rPr>
          <w:rFonts w:ascii="Times New Roman" w:hAnsi="Times New Roman" w:cs="Times New Roman"/>
          <w:color w:val="111111"/>
          <w:szCs w:val="24"/>
          <w:lang w:val="en-US"/>
        </w:rPr>
        <w:t>setelah diterapkannya model PBL.</w:t>
      </w:r>
    </w:p>
    <w:p w14:paraId="7A0F62EC" w14:textId="77777777" w:rsidR="00C725DD" w:rsidRPr="00C725DD" w:rsidRDefault="00C725DD"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lang w:val="en-US"/>
        </w:rPr>
      </w:pPr>
    </w:p>
    <w:p w14:paraId="7E053863" w14:textId="73C2326B" w:rsidR="003B5759" w:rsidRPr="00C725DD" w:rsidRDefault="004D4337"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val="en-US"/>
        </w:rPr>
      </w:pPr>
      <w:r w:rsidRPr="00C725DD">
        <w:rPr>
          <w:rFonts w:ascii="Times New Roman" w:eastAsia="Times New Roman" w:hAnsi="Times New Roman" w:cs="Times New Roman"/>
          <w:b/>
          <w:szCs w:val="20"/>
          <w:lang w:val="en-US"/>
        </w:rPr>
        <w:t>Kata Kunci</w:t>
      </w:r>
      <w:r w:rsidR="003B5759" w:rsidRPr="00C725DD">
        <w:rPr>
          <w:rFonts w:ascii="Times New Roman" w:eastAsia="Times New Roman" w:hAnsi="Times New Roman" w:cs="Times New Roman"/>
          <w:szCs w:val="20"/>
        </w:rPr>
        <w:t xml:space="preserve">: </w:t>
      </w:r>
      <w:r w:rsidR="00EC4076">
        <w:rPr>
          <w:rFonts w:ascii="Times New Roman" w:hAnsi="Times New Roman" w:cs="Times New Roman"/>
          <w:lang w:val="en-US"/>
        </w:rPr>
        <w:t xml:space="preserve">Kemampuan Pemahaman Konsep IPS, </w:t>
      </w:r>
      <w:r w:rsidR="005E4C69">
        <w:rPr>
          <w:rFonts w:ascii="Times New Roman" w:hAnsi="Times New Roman" w:cs="Times New Roman"/>
          <w:lang w:val="en-US"/>
        </w:rPr>
        <w:t xml:space="preserve">Model </w:t>
      </w:r>
      <w:r w:rsidR="005E4C69" w:rsidRPr="00AC4B3F">
        <w:rPr>
          <w:rFonts w:ascii="Times New Roman" w:hAnsi="Times New Roman" w:cs="Times New Roman"/>
          <w:i/>
          <w:lang w:val="en-US"/>
        </w:rPr>
        <w:t>Problem Based Learning</w:t>
      </w:r>
      <w:r w:rsidR="00075C11" w:rsidRPr="00C725DD">
        <w:rPr>
          <w:rFonts w:ascii="Times New Roman" w:hAnsi="Times New Roman" w:cs="Times New Roman"/>
          <w:lang w:val="en-US"/>
        </w:rPr>
        <w:t>.</w:t>
      </w:r>
    </w:p>
    <w:p w14:paraId="226554F7" w14:textId="77777777" w:rsidR="008114C0" w:rsidRPr="00C725DD" w:rsidRDefault="008114C0" w:rsidP="009E60AA">
      <w:pPr>
        <w:spacing w:after="0" w:line="240" w:lineRule="auto"/>
        <w:rPr>
          <w:rFonts w:ascii="Times New Roman" w:hAnsi="Times New Roman" w:cs="Times New Roman"/>
          <w:b/>
          <w:noProof/>
          <w:sz w:val="24"/>
          <w:szCs w:val="24"/>
          <w:lang w:val="en-US"/>
        </w:rPr>
      </w:pPr>
    </w:p>
    <w:p w14:paraId="6B5A9D14" w14:textId="3143328A" w:rsidR="003B5759" w:rsidRPr="00C725DD" w:rsidRDefault="002D7277" w:rsidP="009E60AA">
      <w:pPr>
        <w:spacing w:after="0" w:line="240" w:lineRule="auto"/>
        <w:rPr>
          <w:rFonts w:ascii="Times New Roman" w:hAnsi="Times New Roman" w:cs="Times New Roman"/>
          <w:noProof/>
          <w:sz w:val="10"/>
          <w:szCs w:val="24"/>
          <w:lang w:val="en-US"/>
        </w:rPr>
      </w:pPr>
      <w:r w:rsidRPr="00C725DD">
        <w:rPr>
          <w:rFonts w:ascii="Times New Roman" w:hAnsi="Times New Roman" w:cs="Times New Roman"/>
          <w:b/>
          <w:noProof/>
          <w:sz w:val="24"/>
          <w:szCs w:val="24"/>
          <w:lang w:val="en-US"/>
        </w:rPr>
        <w:t>PENDAHULUAN</w:t>
      </w:r>
    </w:p>
    <w:p w14:paraId="0E48FE0E" w14:textId="77777777" w:rsidR="003B5759" w:rsidRPr="00C725DD" w:rsidRDefault="003B5759" w:rsidP="003B5759">
      <w:pPr>
        <w:spacing w:after="0" w:line="240" w:lineRule="auto"/>
        <w:jc w:val="both"/>
        <w:rPr>
          <w:rFonts w:ascii="Times New Roman" w:eastAsia="Times New Roman" w:hAnsi="Times New Roman" w:cs="Times New Roman"/>
          <w:color w:val="FF0000"/>
          <w:sz w:val="10"/>
        </w:rPr>
      </w:pPr>
    </w:p>
    <w:p w14:paraId="109C1344" w14:textId="227BAEA9" w:rsidR="007F3D9F" w:rsidRPr="007F3D9F" w:rsidRDefault="007F3D9F" w:rsidP="007F3D9F">
      <w:pPr>
        <w:spacing w:line="240" w:lineRule="auto"/>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Kemampuan pemahaman konsep merupakan suatu hal yang penting dalam proses pembelajaran karena dapat memudahkan siswa dalam menyelesaikan permasalahan yang ada dengan konsep yang telah dipahaminya Hartati</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31004/basicedu.v6i3.2770","ISSN":"2580-3735","abstract":"Penelitian ini memiliki tujuan untuk mengetahui: (1) Kevalidan, (2) Keefektifan, dan (3) Kepraktisan dari modul dalam problem based learning untuk meningkatkan kemampuan pemahaman konsep IPS dan motivasi belajar siswa kelas IV sekolah dasar. Jenis penelitian yang digunakan adalah R&amp;D dengan model Borg and Gall yang dimodifikasi menjadi pendahuluan, studi pengembangan, dan evaluasi, serta menggunakan desain kelas eksperimen dan kontrol. Adapun hasil dari pengembangan modul dalam project based learning menunjukkan hasil bahwa (1) kevalidan dari modul yang dikembangkan berhasil memperoleh skor 4.60 dengan kategori sangat valid, (2) keefektifan modul dalam problem based learning memperoleh skor n-gain sebesar 0.71 dengan kategori sangat tinggi, ketuntasan klasikan kelas eksperimen dengan persentase sebesar 90%, serta hasil rata-rata motivasi belajar siswa pada kelas eksperimen sebesar 51.33 dengan kategori sangat baik, dan (3) kepraktisan dari modul dalam problem based learning yang dikembangkan memperoleh skor dari respon siswa sebesar 4.11 dengan kategori sangat tinggi dan respon guru memperoleh skor sebesar 3.37 dengan kategori sangat tinggi. Hal ini menunjukkan bahwa modul dalam problem based learning telah valid dan praktis digunakan sebagai bahan ajar siswa maupun guru.","author":[{"dropping-particle":"","family":"Khoirudin","given":"Rifqi","non-dropping-particle":"","parse-names":false,"suffix":""},{"dropping-particle":"","family":"Sunarto","given":"Sunarto","non-dropping-particle":"","parse-names":false,"suffix":""},{"dropping-particle":"","family":"Sunarso","given":"Ali","non-dropping-particle":"","parse-names":false,"suffix":""}],"container-title":"Jurnal Basicedu","id":"ITEM-1","issue":"3","issued":{"date-parts":[["2022"]]},"page":"4442-4450","title":"Pengembangan Modul dalam PBL untuk meningkatkan Kemampuan Pemahaman Konsep IPS dan Motivasi Belajar Siswa Sekolah Dasar","type":"article-journal","volume":"6"},"uris":["http://www.mendeley.com/documents/?uuid=d23450b0-c54c-47ff-bc2d-b8142e2a8af7"]}],"mendeley":{"formattedCitation":"(Khoirudin et al., 2022)","plainTextFormattedCitation":"(Khoirudin et al., 2022)","previouslyFormattedCitation":"(Khoirudin et al., 2022)"},"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Khoirudin et al., 2022)</w:t>
      </w:r>
      <w:r w:rsidR="004A307D">
        <w:rPr>
          <w:rFonts w:ascii="Times New Roman" w:hAnsi="Times New Roman" w:cs="Times New Roman"/>
          <w:sz w:val="24"/>
          <w:szCs w:val="24"/>
          <w:lang w:val="en-US"/>
        </w:rPr>
        <w:fldChar w:fldCharType="end"/>
      </w:r>
      <w:r w:rsidRPr="007F3D9F">
        <w:rPr>
          <w:rFonts w:ascii="Times New Roman" w:hAnsi="Times New Roman" w:cs="Times New Roman"/>
          <w:sz w:val="24"/>
          <w:szCs w:val="24"/>
          <w:lang w:val="en-US"/>
        </w:rPr>
        <w:t xml:space="preserve"> menjelaskan bahwa pemahaman konsep menjadi pondasi siswa dalam mencapai tujuan pembelajaran. Menurut Anshori</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23969/jp.v5i1.2917","ISSN":"2477-2143","abstract":"The purpose of this study is to describe the results of the results of the analysis of the ability to understand social science concepts in the material \"economic activity\" when using video learning with an online system in class IV.3 SDN Pakujajar CBM. The research method used is descriptive qualitative method. Data collection techniques used were interviews and documentation. The writer acts as an instrument of data collection.Data analysis techniques used are according to Miles and Huberman, namely data reduction, data display, and conclusion drawing / verification. The research subjects used were grade IV.3 students in the 2019/2020 school year. The number of students is 25 people. The results showed that the ability to understand social science concepts in economic activity material, 7 students got the highest score, while 1 student got a grade less than KKM. All indicators can be mastered by students, but there are several categories, namely high to very high. The very high category can be combated as much as 96% in the exemplary indicator.","author":[{"dropping-particle":"","family":"Tsabit","given":"Dedi","non-dropping-particle":"","parse-names":false,"suffix":""},{"dropping-particle":"","family":"Rizqia Amalia","given":"Arsyi","non-dropping-particle":"","parse-names":false,"suffix":""},{"dropping-particle":"","family":"Hamdani Maula","given":"Luthfi","non-dropping-particle":"","parse-names":false,"suffix":""}],"container-title":"Pendas : Jurnal Ilmiah Pendidikan Dasar","id":"ITEM-1","issue":"Vol 5 No 1 June 2020","issued":{"date-parts":[["2020"]]},"title":"Analisis Pemahaman Konsep Ips Materi Kegiatan Ekonomi Menggunakan Video Pembelajaran Ips Sistem Daring Di Kelas Iv.3 Sdn Pakujajar Cbm","type":"article-journal","volume":"V"},"uris":["http://www.mendeley.com/documents/?uuid=fa8bd1d0-59e6-4c8b-95da-2a28184a68ae"]}],"mendeley":{"formattedCitation":"(Tsabit et al., 2020)","plainTextFormattedCitation":"(Tsabit et al., 2020)","previouslyFormattedCitation":"(Tsabit et al., 2020)"},"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Tsabit et al., 2020)</w:t>
      </w:r>
      <w:r w:rsidR="004A307D">
        <w:rPr>
          <w:rFonts w:ascii="Times New Roman" w:hAnsi="Times New Roman" w:cs="Times New Roman"/>
          <w:sz w:val="24"/>
          <w:szCs w:val="24"/>
          <w:lang w:val="en-US"/>
        </w:rPr>
        <w:fldChar w:fldCharType="end"/>
      </w:r>
      <w:r w:rsidRPr="007F3D9F">
        <w:rPr>
          <w:rFonts w:ascii="Times New Roman" w:hAnsi="Times New Roman" w:cs="Times New Roman"/>
          <w:sz w:val="24"/>
          <w:szCs w:val="24"/>
          <w:lang w:val="en-US"/>
        </w:rPr>
        <w:t xml:space="preserve">, melalui pembelajaran IPS menjadikan siswa mampu menguasai </w:t>
      </w:r>
      <w:r w:rsidRPr="007F3D9F">
        <w:rPr>
          <w:rFonts w:ascii="Times New Roman" w:hAnsi="Times New Roman" w:cs="Times New Roman"/>
          <w:sz w:val="24"/>
          <w:szCs w:val="24"/>
          <w:lang w:val="en-US"/>
        </w:rPr>
        <w:lastRenderedPageBreak/>
        <w:t xml:space="preserve">pengetahuan dan keterampilan yang unggul dalam bidang studi. Juga dapat mengembangkan kemampuan siswa dalam merespon secara peka terhadap terjadinya masalah-masalah sosial di masyarakat dengan terlebih dahulu memahami isi </w:t>
      </w:r>
      <w:proofErr w:type="gramStart"/>
      <w:r w:rsidRPr="007F3D9F">
        <w:rPr>
          <w:rFonts w:ascii="Times New Roman" w:hAnsi="Times New Roman" w:cs="Times New Roman"/>
          <w:sz w:val="24"/>
          <w:szCs w:val="24"/>
          <w:lang w:val="en-US"/>
        </w:rPr>
        <w:t>materi  pembelajaran</w:t>
      </w:r>
      <w:proofErr w:type="gramEnd"/>
      <w:r w:rsidRPr="007F3D9F">
        <w:rPr>
          <w:rFonts w:ascii="Times New Roman" w:hAnsi="Times New Roman" w:cs="Times New Roman"/>
          <w:sz w:val="24"/>
          <w:szCs w:val="24"/>
          <w:lang w:val="en-US"/>
        </w:rPr>
        <w:t xml:space="preserve">. Dengan paham </w:t>
      </w:r>
      <w:proofErr w:type="gramStart"/>
      <w:r w:rsidRPr="007F3D9F">
        <w:rPr>
          <w:rFonts w:ascii="Times New Roman" w:hAnsi="Times New Roman" w:cs="Times New Roman"/>
          <w:sz w:val="24"/>
          <w:szCs w:val="24"/>
          <w:lang w:val="en-US"/>
        </w:rPr>
        <w:t>akan</w:t>
      </w:r>
      <w:proofErr w:type="gramEnd"/>
      <w:r w:rsidRPr="007F3D9F">
        <w:rPr>
          <w:rFonts w:ascii="Times New Roman" w:hAnsi="Times New Roman" w:cs="Times New Roman"/>
          <w:sz w:val="24"/>
          <w:szCs w:val="24"/>
          <w:lang w:val="en-US"/>
        </w:rPr>
        <w:t xml:space="preserve"> konsep materinya, maka siswa bisa menyelesaikan suatu permasalahan dengan menerapkan konsep yang dimiliki. </w:t>
      </w:r>
    </w:p>
    <w:p w14:paraId="4E9BE0D5" w14:textId="45B1E4CB" w:rsidR="007F3D9F" w:rsidRPr="007F3D9F" w:rsidRDefault="007F3D9F" w:rsidP="007F3D9F">
      <w:pPr>
        <w:spacing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ri</w:t>
      </w:r>
      <w:r w:rsidRPr="007F3D9F">
        <w:rPr>
          <w:rFonts w:ascii="Times New Roman" w:hAnsi="Times New Roman" w:cs="Times New Roman"/>
          <w:sz w:val="24"/>
          <w:szCs w:val="24"/>
          <w:lang w:val="en-US"/>
        </w:rPr>
        <w:t xml:space="preserve"> pemaparan di atas, ternyata adanya ketidaksesuaian dengan fakta di lapangan.</w:t>
      </w:r>
      <w:proofErr w:type="gramEnd"/>
      <w:r w:rsidRPr="007F3D9F">
        <w:rPr>
          <w:rFonts w:ascii="Times New Roman" w:hAnsi="Times New Roman" w:cs="Times New Roman"/>
          <w:sz w:val="24"/>
          <w:szCs w:val="24"/>
          <w:lang w:val="en-US"/>
        </w:rPr>
        <w:t xml:space="preserve"> </w:t>
      </w:r>
      <w:proofErr w:type="gramStart"/>
      <w:r w:rsidRPr="007F3D9F">
        <w:rPr>
          <w:rFonts w:ascii="Times New Roman" w:hAnsi="Times New Roman" w:cs="Times New Roman"/>
          <w:sz w:val="24"/>
          <w:szCs w:val="24"/>
          <w:lang w:val="en-US"/>
        </w:rPr>
        <w:t>Kesulitan dalam memahami suatu konsep materi dialami oleh banyak siswa kelas IV, maka berakibat pada kemampuan pemahaman konsep yang rendah.</w:t>
      </w:r>
      <w:proofErr w:type="gramEnd"/>
      <w:r w:rsidRPr="007F3D9F">
        <w:rPr>
          <w:rFonts w:ascii="Times New Roman" w:hAnsi="Times New Roman" w:cs="Times New Roman"/>
          <w:sz w:val="24"/>
          <w:szCs w:val="24"/>
          <w:lang w:val="en-US"/>
        </w:rPr>
        <w:t xml:space="preserve"> Hal tersebut selaras dengan informasi yang disampaikan Sundari &amp; Andriana</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abstract":"Tujuan  penelitian  ini  adalah  untuk  mengetahui peningkatan  pemahaman konsep  PKn  melalui  model kooperatif  Artikulasi  pada  siswa  kelas  V  SDIT  An NADWAH  Bekasi.Metode  penelitian  yang  digunakan adalah  metode  Penelitian Tindakan   Kelas   (PTK).  Subjek   penelitian   ini   adalah   siswa   kelas   V  SDIT   An NADWAH Bekasi yang berjumlah 25 orang siswa. Teknik pengumpulan data yang digunakan  berbentuk tes  tertulis berupa  uraian    yang  diberikan  pada  akhir pembelajaran setiap  pertemuan  kedua.  Adapun  kriteria  keberhasilan penelitian ini dapat dilihat dari nilai indikator pemahaman konsep siswa &gt; 75 sesuai Kriteria Ketuntasan  Minimal (KKM)  dengan  persentasekeberhasilan  minimal  80%  dari jumlah  siswa.Hasil  penelitian  membuktikan  adanya peningkatan  pemahaman konsep  siswa  yang  dilihat  dari setiap  siklusnya.  Pada  siklus  I  dapat  dilihat  dari hasil nilai  rata-rata  yaitu  66,70  dengan  presentase  60%.  Pada siklus  II nilai  rata-rata  meningkat  menjadi  83,60  dengan presentase  84%.   Dengan demikian  dapat disimpulkan   bahwa    model    pembelajaran    Artikullasi    dapat   meningkatkan pemahaman  konsep  siswa  pada  mata pelajaran  IPS  pada  siswa  kelas  V  SDIT  An-NADWAH Bekasi.","author":[{"dropping-particle":"","family":"Sundari","given":"Kori","non-dropping-particle":"","parse-names":false,"suffix":""},{"dropping-particle":"","family":"Andriana","given":"Septian","non-dropping-particle":"","parse-names":false,"suffix":""}],"container-title":"Pedagogik","id":"ITEM-1","issue":"2","issued":{"date-parts":[["2018"]]},"page":"109-116","title":"Upaya Meningkatkan Pemahaman Konsep Siswa Melalui Model Artikulasi Pada Mata Pelajaran Ips Di Kelas V Sdit an-Nadwah Bekasi","type":"article-journal","volume":"6"},"uris":["http://www.mendeley.com/documents/?uuid=8f74063c-87f2-4e3f-82c5-05791498ed79"]}],"mendeley":{"formattedCitation":"(Sundari &amp; Andriana, 2018)","manualFormatting":"(2018)","plainTextFormattedCitation":"(Sundari &amp; Andriana, 2018)","previouslyFormattedCitation":"(Sundari &amp; Andriana, 2018)"},"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Pr>
          <w:rFonts w:ascii="Times New Roman" w:hAnsi="Times New Roman" w:cs="Times New Roman"/>
          <w:noProof/>
          <w:sz w:val="24"/>
          <w:szCs w:val="24"/>
          <w:lang w:val="en-US"/>
        </w:rPr>
        <w:t>(</w:t>
      </w:r>
      <w:r w:rsidR="004A307D" w:rsidRPr="004A307D">
        <w:rPr>
          <w:rFonts w:ascii="Times New Roman" w:hAnsi="Times New Roman" w:cs="Times New Roman"/>
          <w:noProof/>
          <w:sz w:val="24"/>
          <w:szCs w:val="24"/>
          <w:lang w:val="en-US"/>
        </w:rPr>
        <w:t>2018)</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bahwa pemahaman konsep siswa SD masih tergolong rendah khususnya dalam muatan IPS, karena kurang efektifnya kegiatan diskusi terkait materi yang dibahas. Sedangkan berdasarkan penelitian dari Sianturi</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abstract":"Kurangnya kemampuan berpikir kritis dalam pembelajaran matematika disebabkan oleh beberapa faktor, salah satunya yaitu siswa cenderung menghafal materi dan rumus daripada memahami konsep, sehingga siswa kesulitan dalam menyelesaikan …","author":[{"dropping-particle":"","family":"Arif","given":"Dimas Sofri Fikri","non-dropping-particle":"","parse-names":false,"suffix":""},{"dropping-particle":"","family":"Zaenuri","given":"","non-dropping-particle":"","parse-names":false,"suffix":""},{"dropping-particle":"","family":"Cahyono","given":"Adi Nur","non-dropping-particle":"","parse-names":false,"suffix":""}],"container-title":"Prosiding Seminar Nasional Pascasarjana UNNES","id":"ITEM-1","issue":"2018","issued":{"date-parts":[["2019"]]},"page":"323-328","title":"Analisis Kemampuan Berpikir Kritis Matematis Pada Model Problem Based Learning ( PBL ) Berbantu Media Pembelajaran Interaktif dan Google Classroom","type":"article-journal"},"uris":["http://www.mendeley.com/documents/?uuid=d21de2d3-d504-4688-b0e5-28066b121119"]}],"mendeley":{"formattedCitation":"(Arif et al., 2019)","plainTextFormattedCitation":"(Arif et al., 2019)","previouslyFormattedCitation":"(Arif et al., 2019)"},"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Arif et al., 2019)</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 xml:space="preserve">dijelaskan bahwa respon siswa masih kurang dan masih cenderung menghafal daripada memahami konsep materi pelajaran. </w:t>
      </w:r>
    </w:p>
    <w:p w14:paraId="4D0D3002" w14:textId="77777777" w:rsidR="007F3D9F" w:rsidRPr="007F3D9F" w:rsidRDefault="007F3D9F" w:rsidP="007F3D9F">
      <w:pPr>
        <w:spacing w:line="240" w:lineRule="auto"/>
        <w:jc w:val="both"/>
        <w:rPr>
          <w:rFonts w:ascii="Times New Roman" w:hAnsi="Times New Roman" w:cs="Times New Roman"/>
          <w:sz w:val="24"/>
          <w:szCs w:val="24"/>
          <w:lang w:val="en-US"/>
        </w:rPr>
      </w:pPr>
      <w:proofErr w:type="gramStart"/>
      <w:r w:rsidRPr="007F3D9F">
        <w:rPr>
          <w:rFonts w:ascii="Times New Roman" w:hAnsi="Times New Roman" w:cs="Times New Roman"/>
          <w:sz w:val="24"/>
          <w:szCs w:val="24"/>
          <w:lang w:val="en-US"/>
        </w:rPr>
        <w:t>Berdasarkan temuan-temuan ahli di atas, adanya kesenjangan antara kondisi ideal dengan kondisi yang terjadi di lapangan.</w:t>
      </w:r>
      <w:proofErr w:type="gramEnd"/>
      <w:r w:rsidRPr="007F3D9F">
        <w:rPr>
          <w:rFonts w:ascii="Times New Roman" w:hAnsi="Times New Roman" w:cs="Times New Roman"/>
          <w:sz w:val="24"/>
          <w:szCs w:val="24"/>
          <w:lang w:val="en-US"/>
        </w:rPr>
        <w:t xml:space="preserve"> Kondisi idealnya siswa harus mampu memahami konsep suatu materi dan menghubungkannya dengan konsep yang </w:t>
      </w:r>
      <w:proofErr w:type="gramStart"/>
      <w:r w:rsidRPr="007F3D9F">
        <w:rPr>
          <w:rFonts w:ascii="Times New Roman" w:hAnsi="Times New Roman" w:cs="Times New Roman"/>
          <w:sz w:val="24"/>
          <w:szCs w:val="24"/>
          <w:lang w:val="en-US"/>
        </w:rPr>
        <w:t>lain</w:t>
      </w:r>
      <w:proofErr w:type="gramEnd"/>
      <w:r w:rsidRPr="007F3D9F">
        <w:rPr>
          <w:rFonts w:ascii="Times New Roman" w:hAnsi="Times New Roman" w:cs="Times New Roman"/>
          <w:sz w:val="24"/>
          <w:szCs w:val="24"/>
          <w:lang w:val="en-US"/>
        </w:rPr>
        <w:t xml:space="preserve">, serta berperan aktif dalam pembelajaran. </w:t>
      </w:r>
      <w:proofErr w:type="gramStart"/>
      <w:r w:rsidRPr="007F3D9F">
        <w:rPr>
          <w:rFonts w:ascii="Times New Roman" w:hAnsi="Times New Roman" w:cs="Times New Roman"/>
          <w:sz w:val="24"/>
          <w:szCs w:val="24"/>
          <w:lang w:val="en-US"/>
        </w:rPr>
        <w:t>Namun pada kenyataannya, kemampuan pemahaman konsep siswa masih rendah dan kurangnya respon siswa terhadap pembelajaran.</w:t>
      </w:r>
      <w:proofErr w:type="gramEnd"/>
      <w:r w:rsidRPr="007F3D9F">
        <w:rPr>
          <w:rFonts w:ascii="Times New Roman" w:hAnsi="Times New Roman" w:cs="Times New Roman"/>
          <w:sz w:val="24"/>
          <w:szCs w:val="24"/>
          <w:lang w:val="en-US"/>
        </w:rPr>
        <w:t xml:space="preserve"> </w:t>
      </w:r>
      <w:proofErr w:type="gramStart"/>
      <w:r w:rsidRPr="007F3D9F">
        <w:rPr>
          <w:rFonts w:ascii="Times New Roman" w:hAnsi="Times New Roman" w:cs="Times New Roman"/>
          <w:sz w:val="24"/>
          <w:szCs w:val="24"/>
          <w:lang w:val="en-US"/>
        </w:rPr>
        <w:t>Hal tersebut terjadi, dikarenakan guru belum menemukan model pembelajaran yang efektif dalam meningkatkan kemampuan pemahaman konsep.</w:t>
      </w:r>
      <w:proofErr w:type="gramEnd"/>
      <w:r w:rsidRPr="007F3D9F">
        <w:rPr>
          <w:rFonts w:ascii="Times New Roman" w:hAnsi="Times New Roman" w:cs="Times New Roman"/>
          <w:sz w:val="24"/>
          <w:szCs w:val="24"/>
          <w:lang w:val="en-US"/>
        </w:rPr>
        <w:t xml:space="preserve"> Berdasarkan hasil wawancara kepada guru kelas IV diperoleh informasi bahwa sekitar 60% siswa cenderung menghafal dan 40% siswa memahami konsepnya. Permasalahan yang terjadi dalam pembelajaran yaitu siswa kurang antusias mengikuti pembelajaran dan siswa yang daya tangkapnya lambat dapat menjadi penghambat proses pembelajaran.</w:t>
      </w:r>
    </w:p>
    <w:p w14:paraId="0DF79465" w14:textId="7F768F48" w:rsidR="007F3D9F" w:rsidRPr="007F3D9F" w:rsidRDefault="007F3D9F" w:rsidP="007F3D9F">
      <w:pPr>
        <w:spacing w:line="240" w:lineRule="auto"/>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Untuk mengatasi rendahnya kemampuan pemahaman konsep pada siswa kelas IV sekolah dasar yaitu dengan menggunakan model PBL dalam pembelajaran IPS. Hal tersebut terbukti dengan hasil penelitian yang dilakukan Yulianti &amp; Gunawan</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24042/ijsme.v2i3.4366","abstract":"Abstract: This study aims to investigate the effectiveness of the learning problem based learning (PBL) model  against understanding of concepts and critical thingking of students on senior high school temperature and heat material. Subjects in this study were students class X SMA N 1 waway karya lampung timur amounted to 70 student. The method used is a quasi experimental design with pretets-posttest control design. Data understanding of concepts and critical thingking were collected by instruments test essay questions. The obtained data then analyzed by using multivariate (MANOVA) test. The results of the analysis  with spss 17.00 program show that there is a significant effect in applying the guided of the learning problem based learning (PBL) model against understanding of concepts and critical thingkingof students. The gain score of understanding of concepts in experimental class was 0,51and and the gain score in control class was 0,31 while the gain score of critical thingking in experimental class was0,58 and the gain score in control class was0,31. The effectiveness of the use models of problem based learning better in improving of understanding of concepts and critical thingking of students, it can be seen from the value obtained effect size of 0,66. In addition,based on manova test,the significance score of both understanding of concepts and critical thingking is less than 0.005. It can be concluded that there are significant effect of guided problem based learning and understanding of concepts and critical thingking of students on senior high school.Abstrak: Penelitian ini bertujuan untuk mengetahui efektivitas model pembelajaran problem based learning (PBL) terhadap pemahaman konsep dan berpikir kritis peserta didik SMA pada materi suhu dan kalor. Subjek pada penelitian ini adalah peserta didik kelas X SMA N 1 waway karya lampung timur berjumlah 70 orang peserta didik.  Metode penelitian yang dipilih yakni quasi eksperiment  dengan desain pretets-posttest control design.Data pemahaman konsep dan berpikir kritis dikumpulkan melalui instrumen tes soal essay. Data yang diperoleh kemudian di analisis menggunakan uji multivariate (MANOVA). Hasil analisis data dengan program spss 17.00 menunjukkan bahwa terdapat pengaruh penerapan model pembelajaran problem based learning terhadap pemahaman konsep dan berpikir kritis peserta didik. Nilai gain pemahaman konsep kelas eksperimen sebesar 0,51 dan nilai gain kelas kontrol sebesar 0,31 sedangkan nilai g…","author":[{"dropping-particle":"","family":"Yulianti","given":"Eka","non-dropping-particle":"","parse-names":false,"suffix":""},{"dropping-particle":"","family":"Gunawan","given":"Indra","non-dropping-particle":"","parse-names":false,"suffix":""}],"container-title":"Indonesian Journal of Science and Mathematics Education","id":"ITEM-1","issue":"3","issued":{"date-parts":[["2019"]]},"page":"399-408","title":"Model Pembelajaran Problem Based Learning (PBL): Efeknya Terhadap Pemahaman Konsep dan Berpikir Kritis","type":"article-journal","volume":"2"},"uris":["http://www.mendeley.com/documents/?uuid=85ba52c5-5d3f-4df2-a920-732718c6f8f2"]}],"mendeley":{"formattedCitation":"(Yulianti &amp; Gunawan, 2019)","manualFormatting":"(2019)","plainTextFormattedCitation":"(Yulianti &amp; Gunawan, 2019)","previouslyFormattedCitation":"(Yulianti &amp; Gunawan, 2019)"},"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Pr>
          <w:rFonts w:ascii="Times New Roman" w:hAnsi="Times New Roman" w:cs="Times New Roman"/>
          <w:noProof/>
          <w:sz w:val="24"/>
          <w:szCs w:val="24"/>
          <w:lang w:val="en-US"/>
        </w:rPr>
        <w:t>(</w:t>
      </w:r>
      <w:r w:rsidR="004A307D" w:rsidRPr="004A307D">
        <w:rPr>
          <w:rFonts w:ascii="Times New Roman" w:hAnsi="Times New Roman" w:cs="Times New Roman"/>
          <w:noProof/>
          <w:sz w:val="24"/>
          <w:szCs w:val="24"/>
          <w:lang w:val="en-US"/>
        </w:rPr>
        <w:t>2019)</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bahwa model PBL efektif dalam meningkatkan kemampuan pemahaman konsep peserta didik. Pembelajaran berbasis masalah juga dapat meningkatkan pemahaman konsep peserta didik, membantu peserta didik untuk mengolah dan mengungkapkan kembali informasi yang telah diperolehnya</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36312/jime.v8i4.3862","author":[{"dropping-particle":"","family":"Bulan, S., Nursalam, &amp; Nawir","given":"M","non-dropping-particle":"","parse-names":false,"suffix":""}],"container-title":"Jime","id":"ITEM-1","issue":"4","issued":{"date-parts":[["2022"]]},"page":"2629-2641","title":"Model Pembelajaran Berbasis Masalah Dalam Pembelajaran Ips Terhadap Pemahaman Konsep Dan Keterampilan Proses Peserta Didik Sekolah Dasar","type":"article-journal","volume":"8"},"uris":["http://www.mendeley.com/documents/?uuid=7662b413-bc94-4cf5-b345-cf31ceb2bf4a"]}],"mendeley":{"formattedCitation":"(Bulan, S., Nursalam, &amp; Nawir, 2022)","manualFormatting":"(Bulan, Nursalam, &amp; Nawir, 2022)","plainTextFormattedCitation":"(Bulan, S., Nursalam, &amp; Nawir, 2022)","previouslyFormattedCitation":"(Bulan, S., Nursalam, &amp; Nawir, 2022)"},"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Pr>
          <w:rFonts w:ascii="Times New Roman" w:hAnsi="Times New Roman" w:cs="Times New Roman"/>
          <w:noProof/>
          <w:sz w:val="24"/>
          <w:szCs w:val="24"/>
          <w:lang w:val="en-US"/>
        </w:rPr>
        <w:t xml:space="preserve">(Bulan, </w:t>
      </w:r>
      <w:r w:rsidR="004A307D" w:rsidRPr="004A307D">
        <w:rPr>
          <w:rFonts w:ascii="Times New Roman" w:hAnsi="Times New Roman" w:cs="Times New Roman"/>
          <w:noProof/>
          <w:sz w:val="24"/>
          <w:szCs w:val="24"/>
          <w:lang w:val="en-US"/>
        </w:rPr>
        <w:t>Nursalam, &amp; Nawir, 2022)</w:t>
      </w:r>
      <w:r w:rsidR="004A307D">
        <w:rPr>
          <w:rFonts w:ascii="Times New Roman" w:hAnsi="Times New Roman" w:cs="Times New Roman"/>
          <w:sz w:val="24"/>
          <w:szCs w:val="24"/>
          <w:lang w:val="en-US"/>
        </w:rPr>
        <w:fldChar w:fldCharType="end"/>
      </w:r>
      <w:r w:rsidRPr="007F3D9F">
        <w:rPr>
          <w:rFonts w:ascii="Times New Roman" w:hAnsi="Times New Roman" w:cs="Times New Roman"/>
          <w:sz w:val="24"/>
          <w:szCs w:val="24"/>
          <w:lang w:val="en-US"/>
        </w:rPr>
        <w:t>.</w:t>
      </w:r>
    </w:p>
    <w:p w14:paraId="6E04AE18" w14:textId="328B5E36" w:rsidR="007F3D9F" w:rsidRPr="007F3D9F" w:rsidRDefault="007F3D9F" w:rsidP="007F3D9F">
      <w:pPr>
        <w:spacing w:line="240" w:lineRule="auto"/>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Amir</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24042/ijsme.v2i3.4366","abstract":"Abstract: This study aims to investigate the effectiveness of the learning problem based learning (PBL) model  against understanding of concepts and critical thingking of students on senior high school temperature and heat material. Subjects in this study were students class X SMA N 1 waway karya lampung timur amounted to 70 student. The method used is a quasi experimental design with pretets-posttest control design. Data understanding of concepts and critical thingking were collected by instruments test essay questions. The obtained data then analyzed by using multivariate (MANOVA) test. The results of the analysis  with spss 17.00 program show that there is a significant effect in applying the guided of the learning problem based learning (PBL) model against understanding of concepts and critical thingkingof students. The gain score of understanding of concepts in experimental class was 0,51and and the gain score in control class was 0,31 while the gain score of critical thingking in experimental class was0,58 and the gain score in control class was0,31. The effectiveness of the use models of problem based learning better in improving of understanding of concepts and critical thingking of students, it can be seen from the value obtained effect size of 0,66. In addition,based on manova test,the significance score of both understanding of concepts and critical thingking is less than 0.005. It can be concluded that there are significant effect of guided problem based learning and understanding of concepts and critical thingking of students on senior high school.Abstrak: Penelitian ini bertujuan untuk mengetahui efektivitas model pembelajaran problem based learning (PBL) terhadap pemahaman konsep dan berpikir kritis peserta didik SMA pada materi suhu dan kalor. Subjek pada penelitian ini adalah peserta didik kelas X SMA N 1 waway karya lampung timur berjumlah 70 orang peserta didik.  Metode penelitian yang dipilih yakni quasi eksperiment  dengan desain pretets-posttest control design.Data pemahaman konsep dan berpikir kritis dikumpulkan melalui instrumen tes soal essay. Data yang diperoleh kemudian di analisis menggunakan uji multivariate (MANOVA). Hasil analisis data dengan program spss 17.00 menunjukkan bahwa terdapat pengaruh penerapan model pembelajaran problem based learning terhadap pemahaman konsep dan berpikir kritis peserta didik. Nilai gain pemahaman konsep kelas eksperimen sebesar 0,51 dan nilai gain kelas kontrol sebesar 0,31 sedangkan nilai g…","author":[{"dropping-particle":"","family":"Yulianti","given":"Eka","non-dropping-particle":"","parse-names":false,"suffix":""},{"dropping-particle":"","family":"Gunawan","given":"Indra","non-dropping-particle":"","parse-names":false,"suffix":""}],"container-title":"Indonesian Journal of Science and Mathematics Education","id":"ITEM-1","issue":"3","issued":{"date-parts":[["2019"]]},"page":"399-408","title":"Model Pembelajaran Problem Based Learning (PBL): Efeknya Terhadap Pemahaman Konsep dan Berpikir Kritis","type":"article-journal","volume":"2"},"uris":["http://www.mendeley.com/documents/?uuid=85ba52c5-5d3f-4df2-a920-732718c6f8f2"]}],"mendeley":{"formattedCitation":"(Yulianti &amp; Gunawan, 2019)","plainTextFormattedCitation":"(Yulianti &amp; Gunawan, 2019)","previouslyFormattedCitation":"(Yulianti &amp; Gunawan, 2019)"},"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Yulianti &amp; Gunawan, 2019)</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menyatakan kelebihan dari model PBL yaitu menjadikan ingatan dan pemahaman siswa yang lebih baik tentang materi pendidikan yang diberikan, siswa fokus pada informasi penting, siswa  mampu berpikir, mengembangkan keterampilan belajar dan memotivasi siswa dalam belajar. Rahmadani</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author":[{"dropping-particle":"","family":"Rahmadani","given":"Acesta","non-dropping-particle":"","parse-names":false,"suffix":""}],"container-title":"Manajemen Asuhan Kebidanan Pada Bayi Dengan Caput Succedaneum Di Rsud Syekh Yusuf Gowa Tahun","id":"ITEM-1","issue":"1","issued":{"date-parts":[["2017"]]},"page":"9-15","title":"PENGARUH PENERAPAN MODEL PEMBELAJARAN PROBLEM BASED LEARNING TERHADAP PEMAHAMAN KONSEP SISWA","type":"article-journal","volume":"4"},"uris":["http://www.mendeley.com/documents/?uuid=9ee9dcd2-236a-4131-bb9b-e06e7e4c5002"]}],"mendeley":{"formattedCitation":"(Rahmadani, 2017)","manualFormatting":"(2017)","plainTextFormattedCitation":"(Rahmadani, 2017)","previouslyFormattedCitation":"(Rahmadani, 2017)"},"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Pr>
          <w:rFonts w:ascii="Times New Roman" w:hAnsi="Times New Roman" w:cs="Times New Roman"/>
          <w:noProof/>
          <w:sz w:val="24"/>
          <w:szCs w:val="24"/>
          <w:lang w:val="en-US"/>
        </w:rPr>
        <w:t>(</w:t>
      </w:r>
      <w:r w:rsidR="004A307D" w:rsidRPr="004A307D">
        <w:rPr>
          <w:rFonts w:ascii="Times New Roman" w:hAnsi="Times New Roman" w:cs="Times New Roman"/>
          <w:noProof/>
          <w:sz w:val="24"/>
          <w:szCs w:val="24"/>
          <w:lang w:val="en-US"/>
        </w:rPr>
        <w:t>2017)</w:t>
      </w:r>
      <w:r w:rsidR="004A307D">
        <w:rPr>
          <w:rFonts w:ascii="Times New Roman" w:hAnsi="Times New Roman" w:cs="Times New Roman"/>
          <w:sz w:val="24"/>
          <w:szCs w:val="24"/>
          <w:lang w:val="en-US"/>
        </w:rPr>
        <w:fldChar w:fldCharType="end"/>
      </w:r>
      <w:r w:rsidRPr="007F3D9F">
        <w:rPr>
          <w:rFonts w:ascii="Times New Roman" w:hAnsi="Times New Roman" w:cs="Times New Roman"/>
          <w:sz w:val="24"/>
          <w:szCs w:val="24"/>
          <w:lang w:val="en-US"/>
        </w:rPr>
        <w:t xml:space="preserve"> mengungkapkan hasil </w:t>
      </w:r>
      <w:r w:rsidR="00F0388F">
        <w:rPr>
          <w:rFonts w:ascii="Times New Roman" w:hAnsi="Times New Roman" w:cs="Times New Roman"/>
          <w:sz w:val="24"/>
          <w:szCs w:val="24"/>
          <w:lang w:val="en-US"/>
        </w:rPr>
        <w:t xml:space="preserve">dari </w:t>
      </w:r>
      <w:r w:rsidRPr="007F3D9F">
        <w:rPr>
          <w:rFonts w:ascii="Times New Roman" w:hAnsi="Times New Roman" w:cs="Times New Roman"/>
          <w:sz w:val="24"/>
          <w:szCs w:val="24"/>
          <w:lang w:val="en-US"/>
        </w:rPr>
        <w:t>penelitian</w:t>
      </w:r>
      <w:r w:rsidR="00F0388F">
        <w:rPr>
          <w:rFonts w:ascii="Times New Roman" w:hAnsi="Times New Roman" w:cs="Times New Roman"/>
          <w:sz w:val="24"/>
          <w:szCs w:val="24"/>
          <w:lang w:val="en-US"/>
        </w:rPr>
        <w:t>nya</w:t>
      </w:r>
      <w:r w:rsidRPr="007F3D9F">
        <w:rPr>
          <w:rFonts w:ascii="Times New Roman" w:hAnsi="Times New Roman" w:cs="Times New Roman"/>
          <w:sz w:val="24"/>
          <w:szCs w:val="24"/>
          <w:lang w:val="en-US"/>
        </w:rPr>
        <w:t xml:space="preserve"> bahwa siswa yan</w:t>
      </w:r>
      <w:r w:rsidR="00F0388F">
        <w:rPr>
          <w:rFonts w:ascii="Times New Roman" w:hAnsi="Times New Roman" w:cs="Times New Roman"/>
          <w:sz w:val="24"/>
          <w:szCs w:val="24"/>
          <w:lang w:val="en-US"/>
        </w:rPr>
        <w:t>g menggunakan model</w:t>
      </w:r>
      <w:r w:rsidRPr="007F3D9F">
        <w:rPr>
          <w:rFonts w:ascii="Times New Roman" w:hAnsi="Times New Roman" w:cs="Times New Roman"/>
          <w:sz w:val="24"/>
          <w:szCs w:val="24"/>
          <w:lang w:val="en-US"/>
        </w:rPr>
        <w:t xml:space="preserve"> PBL memiliki h</w:t>
      </w:r>
      <w:r w:rsidR="00004E5D">
        <w:rPr>
          <w:rFonts w:ascii="Times New Roman" w:hAnsi="Times New Roman" w:cs="Times New Roman"/>
          <w:sz w:val="24"/>
          <w:szCs w:val="24"/>
          <w:lang w:val="en-US"/>
        </w:rPr>
        <w:t>asil belajar yang lebih tinggi jika</w:t>
      </w:r>
      <w:r w:rsidRPr="007F3D9F">
        <w:rPr>
          <w:rFonts w:ascii="Times New Roman" w:hAnsi="Times New Roman" w:cs="Times New Roman"/>
          <w:sz w:val="24"/>
          <w:szCs w:val="24"/>
          <w:lang w:val="en-US"/>
        </w:rPr>
        <w:t xml:space="preserve"> dibandingkan dengan pembelajaran biasa. </w:t>
      </w:r>
    </w:p>
    <w:p w14:paraId="4497D2E4" w14:textId="74AE8793" w:rsidR="007F3D9F" w:rsidRPr="007F3D9F" w:rsidRDefault="007F3D9F" w:rsidP="007F3D9F">
      <w:pPr>
        <w:spacing w:line="240" w:lineRule="auto"/>
        <w:jc w:val="both"/>
        <w:rPr>
          <w:rFonts w:ascii="Times New Roman" w:hAnsi="Times New Roman" w:cs="Times New Roman"/>
          <w:sz w:val="24"/>
          <w:szCs w:val="24"/>
          <w:lang w:val="en-US"/>
        </w:rPr>
      </w:pPr>
      <w:proofErr w:type="gramStart"/>
      <w:r w:rsidRPr="007F3D9F">
        <w:rPr>
          <w:rFonts w:ascii="Times New Roman" w:hAnsi="Times New Roman" w:cs="Times New Roman"/>
          <w:sz w:val="24"/>
          <w:szCs w:val="24"/>
          <w:lang w:val="en-US"/>
        </w:rPr>
        <w:t>Berdasarkan temuan-temuan ahli sebelumnya, model PBL telah diterapkan oleh beberapa ahli untuk meningkatkan kemampuan berpikir kritis.</w:t>
      </w:r>
      <w:proofErr w:type="gramEnd"/>
      <w:r w:rsidRPr="007F3D9F">
        <w:rPr>
          <w:rFonts w:ascii="Times New Roman" w:hAnsi="Times New Roman" w:cs="Times New Roman"/>
          <w:sz w:val="24"/>
          <w:szCs w:val="24"/>
          <w:lang w:val="en-US"/>
        </w:rPr>
        <w:t xml:space="preserve"> Seperti penelitian yang dilakukan oleh Alita et al.</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31004/basicedu.v3i1.97","ISSN":"2580-3735","abstract":"Penelitian bertujuan untuk meningkatkan kemampuan berpikir kritis dan hasil belajar peserta didik kelas V pada pembelajaran tematik menggunakan model pembelajaran Problem Based Learning. Pendekatan yang digunakan dalam penelitian ini adalah pendekatan kualitatif dan kuantitatif. Data diperoleh dari hasil tes dan non tes. Pendekatan tes berupa tes tertulis sedangkan non tes melalui observasi dan wawancara. Penelitian dilakukan dalam 2 siklus dengan masing-masing siklus terdiri dari 3 pertemuan. Penelitian disusun berdasarkan tahapan perencanaan, tindakan, observasi dan refleksi. Data hasil penelitian menunjukkan  pada pra siklus ada 16 peserta didik (41%)  dari 39 peserta didik yang kritis, pada siklus I meningkat menjadi 29 peserta didik (75%)  dan pada siklus II menjadi 36 peserta didik (93%). Peningkatan hasil belajar ditunjukkan pada pra siklus menunjukkan ada 14 peserta didik (36%) yang tuntas, meningkat menjadi 30 peserta didik (77%) dari 39 peserta didik dan 35 peserta didik (90%) pada siklus II. Peningkatan kemampuan berpikir kritis berdampak pada hasil belajar peserta didik","author":[{"dropping-particle":"","family":"Alita","given":"Khintan Ustino","non-dropping-particle":"","parse-names":false,"suffix":""},{"dropping-particle":"","family":"Koeswanti","given":"Henny Dewi","non-dropping-particle":"","parse-names":false,"suffix":""},{"dropping-particle":"","family":"Giarti","given":"Sri","non-dropping-particle":"","parse-names":false,"suffix":""}],"container-title":"Jurnal Basicedu","id":"ITEM-1","issue":"1","issued":{"date-parts":[["2019"]]},"page":"169-173","title":"Penerapan Model Problem Based Learning Untuk Meningkatkan Kemampuan Berpikir Kritis Siswa Kelas V Sdn Ledok 5 Tahun Pelajaran 2018/2019","type":"article-journal","volume":"3"},"uris":["http://www.mendeley.com/documents/?uuid=902d53be-d4bc-4543-a892-0b0f3fe93b28"]}],"mendeley":{"formattedCitation":"(Alita et al., 2019)","manualFormatting":"(2019)","plainTextFormattedCitation":"(Alita et al., 2019)","previouslyFormattedCitation":"(Alita et al., 2019)"},"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Pr>
          <w:rFonts w:ascii="Times New Roman" w:hAnsi="Times New Roman" w:cs="Times New Roman"/>
          <w:noProof/>
          <w:sz w:val="24"/>
          <w:szCs w:val="24"/>
          <w:lang w:val="en-US"/>
        </w:rPr>
        <w:t>(</w:t>
      </w:r>
      <w:r w:rsidR="004A307D" w:rsidRPr="004A307D">
        <w:rPr>
          <w:rFonts w:ascii="Times New Roman" w:hAnsi="Times New Roman" w:cs="Times New Roman"/>
          <w:noProof/>
          <w:sz w:val="24"/>
          <w:szCs w:val="24"/>
          <w:lang w:val="en-US"/>
        </w:rPr>
        <w:t>2019)</w:t>
      </w:r>
      <w:r w:rsidR="004A307D">
        <w:rPr>
          <w:rFonts w:ascii="Times New Roman" w:hAnsi="Times New Roman" w:cs="Times New Roman"/>
          <w:sz w:val="24"/>
          <w:szCs w:val="24"/>
          <w:lang w:val="en-US"/>
        </w:rPr>
        <w:fldChar w:fldCharType="end"/>
      </w:r>
      <w:r w:rsidRPr="007F3D9F">
        <w:rPr>
          <w:rFonts w:ascii="Times New Roman" w:hAnsi="Times New Roman" w:cs="Times New Roman"/>
          <w:sz w:val="24"/>
          <w:szCs w:val="24"/>
          <w:lang w:val="en-US"/>
        </w:rPr>
        <w:t>, penerapan model PBL untuk meningkatkan kemampuan berpikir kritis siswa kelas V. Sedangkan dalam penelitian ini terdapat kebaruan yakni peneliti menerapkan model PBL untuk mengetahui kemampuan pemahaman konsep IPS pada siswa kelas IV SD.</w:t>
      </w:r>
    </w:p>
    <w:p w14:paraId="17722C61" w14:textId="77777777" w:rsidR="007F3D9F" w:rsidRDefault="007F3D9F" w:rsidP="007F3D9F">
      <w:pPr>
        <w:spacing w:after="0" w:line="240" w:lineRule="auto"/>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 xml:space="preserve">Penerapan model PBL dapat memfasilitasi pembelajaran siswa dengan melibatkan masalah beserta penyelesaiannya, </w:t>
      </w:r>
      <w:proofErr w:type="gramStart"/>
      <w:r w:rsidRPr="007F3D9F">
        <w:rPr>
          <w:rFonts w:ascii="Times New Roman" w:hAnsi="Times New Roman" w:cs="Times New Roman"/>
          <w:sz w:val="24"/>
          <w:szCs w:val="24"/>
          <w:lang w:val="en-US"/>
        </w:rPr>
        <w:t>sehingga  tercipta</w:t>
      </w:r>
      <w:proofErr w:type="gramEnd"/>
      <w:r w:rsidRPr="007F3D9F">
        <w:rPr>
          <w:rFonts w:ascii="Times New Roman" w:hAnsi="Times New Roman" w:cs="Times New Roman"/>
          <w:sz w:val="24"/>
          <w:szCs w:val="24"/>
          <w:lang w:val="en-US"/>
        </w:rPr>
        <w:t xml:space="preserve"> pembelajaran  yang lebih bermakna, siswa dapat berpikir lebih tinggi, memecahkan masalah dengan benar, dan memahami konsep. </w:t>
      </w:r>
      <w:proofErr w:type="gramStart"/>
      <w:r w:rsidRPr="007F3D9F">
        <w:rPr>
          <w:rFonts w:ascii="Times New Roman" w:hAnsi="Times New Roman" w:cs="Times New Roman"/>
          <w:sz w:val="24"/>
          <w:szCs w:val="24"/>
          <w:lang w:val="en-US"/>
        </w:rPr>
        <w:t xml:space="preserve">Maka dari </w:t>
      </w:r>
      <w:r w:rsidRPr="007F3D9F">
        <w:rPr>
          <w:rFonts w:ascii="Times New Roman" w:hAnsi="Times New Roman" w:cs="Times New Roman"/>
          <w:sz w:val="24"/>
          <w:szCs w:val="24"/>
          <w:lang w:val="en-US"/>
        </w:rPr>
        <w:lastRenderedPageBreak/>
        <w:t xml:space="preserve">itu, penelitian ini berjudul “Penerapan Model </w:t>
      </w:r>
      <w:r w:rsidRPr="009A2AF1">
        <w:rPr>
          <w:rFonts w:ascii="Times New Roman" w:hAnsi="Times New Roman" w:cs="Times New Roman"/>
          <w:i/>
          <w:sz w:val="24"/>
          <w:szCs w:val="24"/>
          <w:lang w:val="en-US"/>
        </w:rPr>
        <w:t>Problem Based Learning</w:t>
      </w:r>
      <w:r w:rsidRPr="007F3D9F">
        <w:rPr>
          <w:rFonts w:ascii="Times New Roman" w:hAnsi="Times New Roman" w:cs="Times New Roman"/>
          <w:sz w:val="24"/>
          <w:szCs w:val="24"/>
          <w:lang w:val="en-US"/>
        </w:rPr>
        <w:t xml:space="preserve"> untuk Mengetahui Kemampuan Pemahaman Konsep IPS pada Siswa Kelas IV Sekolah Dasar”.</w:t>
      </w:r>
      <w:proofErr w:type="gramEnd"/>
    </w:p>
    <w:p w14:paraId="420802F0" w14:textId="77777777" w:rsidR="008B5AB2" w:rsidRPr="00C725DD" w:rsidRDefault="008B5AB2" w:rsidP="00CA52AE">
      <w:pPr>
        <w:spacing w:after="0" w:line="240" w:lineRule="auto"/>
        <w:jc w:val="both"/>
        <w:rPr>
          <w:rFonts w:ascii="Times New Roman" w:hAnsi="Times New Roman" w:cs="Times New Roman"/>
          <w:sz w:val="24"/>
          <w:szCs w:val="24"/>
          <w:lang w:val="en-US"/>
        </w:rPr>
      </w:pPr>
    </w:p>
    <w:p w14:paraId="370CC3DF" w14:textId="69902090" w:rsidR="00D162C3" w:rsidRPr="00C725DD" w:rsidRDefault="00D162C3" w:rsidP="00D162C3">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Kemampuan Pemahaman Konsep </w:t>
      </w:r>
      <w:r w:rsidR="007F3D9F">
        <w:rPr>
          <w:rFonts w:ascii="Times New Roman" w:hAnsi="Times New Roman" w:cs="Times New Roman"/>
          <w:b/>
          <w:sz w:val="24"/>
          <w:szCs w:val="24"/>
          <w:lang w:val="en-US"/>
        </w:rPr>
        <w:t>IPS</w:t>
      </w:r>
    </w:p>
    <w:p w14:paraId="7FC324C3" w14:textId="77777777" w:rsidR="00D162C3" w:rsidRPr="00C725DD" w:rsidRDefault="00D162C3" w:rsidP="00D162C3">
      <w:pPr>
        <w:spacing w:after="0" w:line="240" w:lineRule="auto"/>
        <w:jc w:val="both"/>
        <w:rPr>
          <w:rFonts w:ascii="Times New Roman" w:hAnsi="Times New Roman" w:cs="Times New Roman"/>
          <w:sz w:val="10"/>
          <w:szCs w:val="24"/>
          <w:lang w:val="en-US"/>
        </w:rPr>
      </w:pPr>
    </w:p>
    <w:p w14:paraId="275C7238" w14:textId="60FCAA5D" w:rsidR="007F3D9F" w:rsidRPr="007F3D9F" w:rsidRDefault="007F3D9F" w:rsidP="007F3D9F">
      <w:pPr>
        <w:spacing w:line="240" w:lineRule="auto"/>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Definisi kemampuan menurut Sinaga &amp; Hadiati</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author":[{"dropping-particle":"","family":"Ulfah","given":"F","non-dropping-particle":"","parse-names":false,"suffix":""}],"container-title":"(Doctoral dissertation, Fakultas Seni dan Desain).","id":"ITEM-1","issued":{"date-parts":[["2020"]]},"title":"KEMAMPUAN MENGGAMBAR ILUSTRASI PESERTA DIDIK KELAS VIII MADRASAH TSANAWIYAH GUPPI BUNTU BARANA","type":"article-journal"},"uris":["http://www.mendeley.com/documents/?uuid=e1732f9e-7b8c-4eff-ad37-0f0ce5a23754"]}],"mendeley":{"formattedCitation":"(Ulfah, 2020)","plainTextFormattedCitation":"(Ulfah, 2020)","previouslyFormattedCitation":"(Ulfah, 2020)"},"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Ulfah, 2020)</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yaitu sebagai suatu dasar seseorang yang dengan sendirinya berkaitan dengan pelaksanaan pekerjaan yang dilakukan secara efektif. Anderson</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abstract":"Latar Belakang penelitian ini adalah berawal dari rendahnya kemampuan pemahaman konsep siswa yang disebabkan oleh penggunaan metode konvensional oleh guru dalam mata pelajaran matematika sehingga tidak ada aktivitas siswa dalam mengkondtruk konsep sendiri. Penelitian ini bertujuan untuk mengetahui implementasi pembelajaran dengan menggunakan pendekatan RME, mengetahui respon siswa dan guru setelah perlakuan pendekatan, dan mengetahui kesulitan yang dialami siswa. Jenis penelitian ini adalah penelitian deskriptif kualitatif. Subjek penelitian ini adalah siswa SD kelas IV di salah satu SD Negeri Cibeber Semester Genap tahun ajaran 2019/2020 dengan jumlah 30 siswa diantaranya 13 siswa laki-laki dan 17 siswa perempuan. Teknik pengumpulan Data menggunakan tes terlutis, angket, lembar observasi, dan wawancara. Hasil penelitian menyatakan bahwa Implementasi pembelajaran berjalan sesuai dengan rencana yang telah disiapkan sehingga pembelajaran menjadi lebih baik dengan menggunakan pendekatan RME, Respon Guru dan Siswa dalam pembelajaran dengan menggunakan pendekatan RME sebaian besar memberikan respon positif, dan Kesulitan yang dialami siswa dalam menyelesaikan soal pada nomor 6 dengan indikator Menggunakan dan memanfaatkan serta memilih prosedur atau operasi tertentu dan soal nomor 7 dengan indikator Mengaplikasikan konsep atau algoritma dalam pemecahan masalah. Oleh karena itu, pendekatan RME dapat digunakan untuk meningkatkan pemahaman konsep matematika siswa.","author":[{"dropping-particle":"","family":"Septiani, D., Rahayu, G. D. S., &amp; Hendriana","given":"H","non-dropping-particle":"","parse-names":false,"suffix":""}],"container-title":"Journal of Elementary Education","id":"ITEM-1","issue":"01","issued":{"date-parts":[["2022"]]},"page":"126-138","title":"Pembelajaran dengan Menggunakan Pendekatan Realistic Mathematic Education untuk Mengukur Pemahaman Konsep Matematika tentang Bangun Datar pada Siswa Sekolah Dasar Kelas IV","type":"article-journal","volume":"05"},"uris":["http://www.mendeley.com/documents/?uuid=dd6bf6c7-6010-460e-a621-99769e194b26"]}],"mendeley":{"formattedCitation":"(Septiani, D., Rahayu, G. D. S., &amp; Hendriana, 2022)","manualFormatting":"(Septiani, Rahayu, &amp; Hendriana, 2022)","plainTextFormattedCitation":"(Septiani, D., Rahayu, G. D. S., &amp; Hendriana, 2022)","previouslyFormattedCitation":"(Septiani, D., Rahayu, G. D. S., &amp; Hendriana, 2022)"},"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Pr>
          <w:rFonts w:ascii="Times New Roman" w:hAnsi="Times New Roman" w:cs="Times New Roman"/>
          <w:noProof/>
          <w:sz w:val="24"/>
          <w:szCs w:val="24"/>
          <w:lang w:val="en-US"/>
        </w:rPr>
        <w:t>(Septiani, Rahayu</w:t>
      </w:r>
      <w:r w:rsidR="004A307D" w:rsidRPr="004A307D">
        <w:rPr>
          <w:rFonts w:ascii="Times New Roman" w:hAnsi="Times New Roman" w:cs="Times New Roman"/>
          <w:noProof/>
          <w:sz w:val="24"/>
          <w:szCs w:val="24"/>
          <w:lang w:val="en-US"/>
        </w:rPr>
        <w:t>, &amp; Hendriana, 2022)</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mengemukakan bahwa memahami memiliki pengertian mengkonstruksi makna dari materi pembelajaran, termasuk apa yang diucapkan,ditulis maupun digambar oleh guru. Pengertian konsep dari pendapat Supardan</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23969/jp.v5i1.2917","ISSN":"2477-2143","abstract":"The purpose of this study is to describe the results of the results of the analysis of the ability to understand social science concepts in the material \"economic activity\" when using video learning with an online system in class IV.3 SDN Pakujajar CBM. The research method used is descriptive qualitative method. Data collection techniques used were interviews and documentation. The writer acts as an instrument of data collection.Data analysis techniques used are according to Miles and Huberman, namely data reduction, data display, and conclusion drawing / verification. The research subjects used were grade IV.3 students in the 2019/2020 school year. The number of students is 25 people. The results showed that the ability to understand social science concepts in economic activity material, 7 students got the highest score, while 1 student got a grade less than KKM. All indicators can be mastered by students, but there are several categories, namely high to very high. The very high category can be combated as much as 96% in the exemplary indicator.","author":[{"dropping-particle":"","family":"Tsabit","given":"Dedi","non-dropping-particle":"","parse-names":false,"suffix":""},{"dropping-particle":"","family":"Rizqia Amalia","given":"Arsyi","non-dropping-particle":"","parse-names":false,"suffix":""},{"dropping-particle":"","family":"Hamdani Maula","given":"Luthfi","non-dropping-particle":"","parse-names":false,"suffix":""}],"container-title":"Pendas : Jurnal Ilmiah Pendidikan Dasar","id":"ITEM-1","issue":"Vol 5 No 1 June 2020","issued":{"date-parts":[["2020"]]},"title":"Analisis Pemahaman Konsep Ips Materi Kegiatan Ekonomi Menggunakan Video Pembelajaran Ips Sistem Daring Di Kelas Iv.3 Sdn Pakujajar Cbm","type":"article-journal","volume":"V"},"uris":["http://www.mendeley.com/documents/?uuid=fa8bd1d0-59e6-4c8b-95da-2a28184a68ae"]}],"mendeley":{"formattedCitation":"(Tsabit et al., 2020)","plainTextFormattedCitation":"(Tsabit et al., 2020)","previouslyFormattedCitation":"(Tsabit et al., 2020)"},"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Tsabit et al., 2020)</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yaitu deskripsi tentang sesuatu yang konkret (nyata) atau abstrak (tidak nyata) yang dapat berupa definisi atau gambar maupun karakteristik penting dari suatu kategori. Sundari &amp; Andriana</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abstract":"Tujuan  penelitian  ini  adalah  untuk  mengetahui peningkatan  pemahaman konsep  PKn  melalui  model kooperatif  Artikulasi  pada  siswa  kelas  V  SDIT  An NADWAH  Bekasi.Metode  penelitian  yang  digunakan adalah  metode  Penelitian Tindakan   Kelas   (PTK).  Subjek   penelitian   ini   adalah   siswa   kelas   V  SDIT   An NADWAH Bekasi yang berjumlah 25 orang siswa. Teknik pengumpulan data yang digunakan  berbentuk tes  tertulis berupa  uraian    yang  diberikan  pada  akhir pembelajaran setiap  pertemuan  kedua.  Adapun  kriteria  keberhasilan penelitian ini dapat dilihat dari nilai indikator pemahaman konsep siswa &gt; 75 sesuai Kriteria Ketuntasan  Minimal (KKM)  dengan  persentasekeberhasilan  minimal  80%  dari jumlah  siswa.Hasil  penelitian  membuktikan  adanya peningkatan  pemahaman konsep  siswa  yang  dilihat  dari setiap  siklusnya.  Pada  siklus  I  dapat  dilihat  dari hasil nilai  rata-rata  yaitu  66,70  dengan  presentase  60%.  Pada siklus  II nilai  rata-rata  meningkat  menjadi  83,60  dengan presentase  84%.   Dengan demikian  dapat disimpulkan   bahwa    model    pembelajaran    Artikullasi    dapat   meningkatkan pemahaman  konsep  siswa  pada  mata pelajaran  IPS  pada  siswa  kelas  V  SDIT  An-NADWAH Bekasi.","author":[{"dropping-particle":"","family":"Sundari","given":"Kori","non-dropping-particle":"","parse-names":false,"suffix":""},{"dropping-particle":"","family":"Andriana","given":"Septian","non-dropping-particle":"","parse-names":false,"suffix":""}],"container-title":"Pedagogik","id":"ITEM-1","issue":"2","issued":{"date-parts":[["2018"]]},"page":"109-116","title":"Upaya Meningkatkan Pemahaman Konsep Siswa Melalui Model Artikulasi Pada Mata Pelajaran Ips Di Kelas V Sdit an-Nadwah Bekasi","type":"article-journal","volume":"6"},"uris":["http://www.mendeley.com/documents/?uuid=8f74063c-87f2-4e3f-82c5-05791498ed79"]}],"mendeley":{"formattedCitation":"(Sundari &amp; Andriana, 2018)","manualFormatting":"(2018)","plainTextFormattedCitation":"(Sundari &amp; Andriana, 2018)","previouslyFormattedCitation":"(Sundari &amp; Andriana, 2018)"},"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Pr>
          <w:rFonts w:ascii="Times New Roman" w:hAnsi="Times New Roman" w:cs="Times New Roman"/>
          <w:noProof/>
          <w:sz w:val="24"/>
          <w:szCs w:val="24"/>
          <w:lang w:val="en-US"/>
        </w:rPr>
        <w:t>(</w:t>
      </w:r>
      <w:r w:rsidR="004A307D" w:rsidRPr="004A307D">
        <w:rPr>
          <w:rFonts w:ascii="Times New Roman" w:hAnsi="Times New Roman" w:cs="Times New Roman"/>
          <w:noProof/>
          <w:sz w:val="24"/>
          <w:szCs w:val="24"/>
          <w:lang w:val="en-US"/>
        </w:rPr>
        <w:t>2018)</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 xml:space="preserve">berpendapat bahwa pemahaman konseptual adalah kemampuan untuk menerima, memahami dan mengolah suatu </w:t>
      </w:r>
      <w:r w:rsidR="00B868CC">
        <w:rPr>
          <w:rFonts w:ascii="Times New Roman" w:hAnsi="Times New Roman" w:cs="Times New Roman"/>
          <w:sz w:val="24"/>
          <w:szCs w:val="24"/>
          <w:lang w:val="en-US"/>
        </w:rPr>
        <w:t xml:space="preserve">ide atau </w:t>
      </w:r>
      <w:r w:rsidRPr="007F3D9F">
        <w:rPr>
          <w:rFonts w:ascii="Times New Roman" w:hAnsi="Times New Roman" w:cs="Times New Roman"/>
          <w:sz w:val="24"/>
          <w:szCs w:val="24"/>
          <w:lang w:val="en-US"/>
        </w:rPr>
        <w:t xml:space="preserve">gagasan yang diperoleh dari suatu pengalaman belajar. </w:t>
      </w:r>
      <w:proofErr w:type="gramStart"/>
      <w:r w:rsidRPr="007F3D9F">
        <w:rPr>
          <w:rFonts w:ascii="Times New Roman" w:hAnsi="Times New Roman" w:cs="Times New Roman"/>
          <w:sz w:val="24"/>
          <w:szCs w:val="24"/>
          <w:lang w:val="en-US"/>
        </w:rPr>
        <w:t xml:space="preserve">Dari beberapa pendapat ahli, dapat disimpulkan bahwa pengertian kemampuan pemahaman konsep adalah kemampuan untuk menerima, memahami dan menelaah suatu konsep atau materi pelajaran yang disajikan oleh pendidik lalu diolah melalui pengalaman </w:t>
      </w:r>
      <w:r w:rsidR="00B868CC">
        <w:rPr>
          <w:rFonts w:ascii="Times New Roman" w:hAnsi="Times New Roman" w:cs="Times New Roman"/>
          <w:sz w:val="24"/>
          <w:szCs w:val="24"/>
          <w:lang w:val="en-US"/>
        </w:rPr>
        <w:t xml:space="preserve">saat </w:t>
      </w:r>
      <w:r w:rsidRPr="007F3D9F">
        <w:rPr>
          <w:rFonts w:ascii="Times New Roman" w:hAnsi="Times New Roman" w:cs="Times New Roman"/>
          <w:sz w:val="24"/>
          <w:szCs w:val="24"/>
          <w:lang w:val="en-US"/>
        </w:rPr>
        <w:t xml:space="preserve">belajar sehingga </w:t>
      </w:r>
      <w:r w:rsidR="00B868CC">
        <w:rPr>
          <w:rFonts w:ascii="Times New Roman" w:hAnsi="Times New Roman" w:cs="Times New Roman"/>
          <w:sz w:val="24"/>
          <w:szCs w:val="24"/>
          <w:lang w:val="en-US"/>
        </w:rPr>
        <w:t>tercipta pembelajaran yang lebih bermakna</w:t>
      </w:r>
      <w:r w:rsidRPr="007F3D9F">
        <w:rPr>
          <w:rFonts w:ascii="Times New Roman" w:hAnsi="Times New Roman" w:cs="Times New Roman"/>
          <w:sz w:val="24"/>
          <w:szCs w:val="24"/>
          <w:lang w:val="en-US"/>
        </w:rPr>
        <w:t>.</w:t>
      </w:r>
      <w:proofErr w:type="gramEnd"/>
      <w:r w:rsidRPr="007F3D9F">
        <w:rPr>
          <w:rFonts w:ascii="Times New Roman" w:hAnsi="Times New Roman" w:cs="Times New Roman"/>
          <w:sz w:val="24"/>
          <w:szCs w:val="24"/>
          <w:lang w:val="en-US"/>
        </w:rPr>
        <w:t xml:space="preserve"> </w:t>
      </w:r>
    </w:p>
    <w:p w14:paraId="20969228" w14:textId="1899D05A" w:rsidR="007F3D9F" w:rsidRPr="007F3D9F" w:rsidRDefault="007F3D9F" w:rsidP="007F3D9F">
      <w:pPr>
        <w:spacing w:after="0" w:line="240" w:lineRule="auto"/>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Selanjutnya indikator dari kemampuan pemahaman konsep menurut Bloom</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DOI":"10.23969/jp.v5i1.2917","ISSN":"2477-2143","abstract":"The purpose of this study is to describe the results of the results of the analysis of the ability to understand social science concepts in the material \"economic activity\" when using video learning with an online system in class IV.3 SDN Pakujajar CBM. The research method used is descriptive qualitative method. Data collection techniques used were interviews and documentation. The writer acts as an instrument of data collection.Data analysis techniques used are according to Miles and Huberman, namely data reduction, data display, and conclusion drawing / verification. The research subjects used were grade IV.3 students in the 2019/2020 school year. The number of students is 25 people. The results showed that the ability to understand social science concepts in economic activity material, 7 students got the highest score, while 1 student got a grade less than KKM. All indicators can be mastered by students, but there are several categories, namely high to very high. The very high category can be combated as much as 96% in the exemplary indicator.","author":[{"dropping-particle":"","family":"Tsabit","given":"Dedi","non-dropping-particle":"","parse-names":false,"suffix":""},{"dropping-particle":"","family":"Rizqia Amalia","given":"Arsyi","non-dropping-particle":"","parse-names":false,"suffix":""},{"dropping-particle":"","family":"Hamdani Maula","given":"Luthfi","non-dropping-particle":"","parse-names":false,"suffix":""}],"container-title":"Pendas : Jurnal Ilmiah Pendidikan Dasar","id":"ITEM-1","issue":"Vol 5 No 1 June 2020","issued":{"date-parts":[["2020"]]},"title":"Analisis Pemahaman Konsep Ips Materi Kegiatan Ekonomi Menggunakan Video Pembelajaran Ips Sistem Daring Di Kelas Iv.3 Sdn Pakujajar Cbm","type":"article-journal","volume":"V"},"uris":["http://www.mendeley.com/documents/?uuid=fa8bd1d0-59e6-4c8b-95da-2a28184a68ae"]}],"mendeley":{"formattedCitation":"(Tsabit et al., 2020)","plainTextFormattedCitation":"(Tsabit et al., 2020)","previouslyFormattedCitation":"(Tsabit et al., 2020)"},"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Tsabit et al., 2020)</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yaitu terdiri dari menafsirkan, mencontohkan, mengklasifikasika</w:t>
      </w:r>
      <w:r w:rsidR="00B868CC">
        <w:rPr>
          <w:rFonts w:ascii="Times New Roman" w:hAnsi="Times New Roman" w:cs="Times New Roman"/>
          <w:sz w:val="24"/>
          <w:szCs w:val="24"/>
          <w:lang w:val="en-US"/>
        </w:rPr>
        <w:t xml:space="preserve">n, merangkum, menyimpulkan, menjelaskan </w:t>
      </w:r>
      <w:r w:rsidRPr="007F3D9F">
        <w:rPr>
          <w:rFonts w:ascii="Times New Roman" w:hAnsi="Times New Roman" w:cs="Times New Roman"/>
          <w:sz w:val="24"/>
          <w:szCs w:val="24"/>
          <w:lang w:val="en-US"/>
        </w:rPr>
        <w:t>dan me</w:t>
      </w:r>
      <w:r w:rsidR="00B868CC">
        <w:rPr>
          <w:rFonts w:ascii="Times New Roman" w:hAnsi="Times New Roman" w:cs="Times New Roman"/>
          <w:sz w:val="24"/>
          <w:szCs w:val="24"/>
          <w:lang w:val="en-US"/>
        </w:rPr>
        <w:t>mbandingkan</w:t>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Sedangkan Kilpatrick dan Findel</w:t>
      </w:r>
      <w:r w:rsidR="004A307D">
        <w:rPr>
          <w:rFonts w:ascii="Times New Roman" w:hAnsi="Times New Roman" w:cs="Times New Roman"/>
          <w:sz w:val="24"/>
          <w:szCs w:val="24"/>
          <w:lang w:val="en-US"/>
        </w:rPr>
        <w:t xml:space="preserve"> </w:t>
      </w:r>
      <w:r w:rsidR="004A307D">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ISSN":"2614-4085","abstract":"This study aims to examine the scenario and implementation of learning, as well as teacher and student respones. The ability to understand the concepts of science is very important to apply to students","author":[{"dropping-particle":"","family":"Nurmaliah &amp; Pratama","given":"D. F.","non-dropping-particle":"","parse-names":false,"suffix":""}],"container-title":"Journal of Elementary Education","id":"ITEM-1","issue":"03","issued":{"date-parts":[["2021"]]},"page":"3","title":"Creative of Learning Students Elementary Education PENERAPAN MODEL CONTEXTUAL TEACHING AND LEARNING (CTL) DALAM KEMAMPUAN PEMAHAMAN KONSEP IPA PADA SISWA KELAS V SEKOLAH DASAR","type":"article-journal","volume":"04"},"uris":["http://www.mendeley.com/documents/?uuid=58072d25-5b96-4c20-b0ed-d0c1b3d78191"]}],"mendeley":{"formattedCitation":"(Nurmaliah &amp; Pratama, 2021)","plainTextFormattedCitation":"(Nurmaliah &amp; Pratama, 2021)","previouslyFormattedCitation":"(Nurmaliah &amp; Pratama, 2021)"},"properties":{"noteIndex":0},"schema":"https://github.com/citation-style-language/schema/raw/master/csl-citation.json"}</w:instrText>
      </w:r>
      <w:r w:rsidR="004A307D">
        <w:rPr>
          <w:rFonts w:ascii="Times New Roman" w:hAnsi="Times New Roman" w:cs="Times New Roman"/>
          <w:sz w:val="24"/>
          <w:szCs w:val="24"/>
          <w:lang w:val="en-US"/>
        </w:rPr>
        <w:fldChar w:fldCharType="separate"/>
      </w:r>
      <w:r w:rsidR="004A307D" w:rsidRPr="004A307D">
        <w:rPr>
          <w:rFonts w:ascii="Times New Roman" w:hAnsi="Times New Roman" w:cs="Times New Roman"/>
          <w:noProof/>
          <w:sz w:val="24"/>
          <w:szCs w:val="24"/>
          <w:lang w:val="en-US"/>
        </w:rPr>
        <w:t>(Nurmaliah &amp; Pratama, 2021)</w:t>
      </w:r>
      <w:r w:rsidR="004A307D">
        <w:rPr>
          <w:rFonts w:ascii="Times New Roman" w:hAnsi="Times New Roman" w:cs="Times New Roman"/>
          <w:sz w:val="24"/>
          <w:szCs w:val="24"/>
          <w:lang w:val="en-US"/>
        </w:rPr>
        <w:fldChar w:fldCharType="end"/>
      </w:r>
      <w:r w:rsidR="004A307D">
        <w:rPr>
          <w:rFonts w:ascii="Times New Roman" w:hAnsi="Times New Roman" w:cs="Times New Roman"/>
          <w:sz w:val="24"/>
          <w:szCs w:val="24"/>
          <w:lang w:val="en-US"/>
        </w:rPr>
        <w:t xml:space="preserve"> </w:t>
      </w:r>
      <w:r w:rsidRPr="007F3D9F">
        <w:rPr>
          <w:rFonts w:ascii="Times New Roman" w:hAnsi="Times New Roman" w:cs="Times New Roman"/>
          <w:sz w:val="24"/>
          <w:szCs w:val="24"/>
          <w:lang w:val="en-US"/>
        </w:rPr>
        <w:t>menyatakan bahwa kemampuan pemahaman konsep memiliki indikator sebagai berikut:</w:t>
      </w:r>
    </w:p>
    <w:p w14:paraId="4B71CAC4" w14:textId="50681560" w:rsidR="007F3D9F" w:rsidRPr="007F3D9F" w:rsidRDefault="007F3D9F" w:rsidP="007F3D9F">
      <w:pPr>
        <w:pStyle w:val="ListParagraph"/>
        <w:numPr>
          <w:ilvl w:val="0"/>
          <w:numId w:val="39"/>
        </w:numPr>
        <w:spacing w:after="0" w:line="240" w:lineRule="auto"/>
        <w:ind w:left="360"/>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Memberikan pernyataan ulang konsep yang sudah dipelajari.</w:t>
      </w:r>
    </w:p>
    <w:p w14:paraId="677CB0EB" w14:textId="6BABAD9D" w:rsidR="007F3D9F" w:rsidRPr="007F3D9F" w:rsidRDefault="007F3D9F" w:rsidP="007F3D9F">
      <w:pPr>
        <w:pStyle w:val="ListParagraph"/>
        <w:numPr>
          <w:ilvl w:val="0"/>
          <w:numId w:val="39"/>
        </w:numPr>
        <w:spacing w:line="240" w:lineRule="auto"/>
        <w:ind w:left="360"/>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Mengklasifikasikan objek sesuai dengan apakah persyaratan konsep terpenuhi atau tidak.</w:t>
      </w:r>
    </w:p>
    <w:p w14:paraId="359C20E8" w14:textId="689A85B7" w:rsidR="007F3D9F" w:rsidRPr="007F3D9F" w:rsidRDefault="007F3D9F" w:rsidP="007F3D9F">
      <w:pPr>
        <w:pStyle w:val="ListParagraph"/>
        <w:numPr>
          <w:ilvl w:val="0"/>
          <w:numId w:val="39"/>
        </w:numPr>
        <w:spacing w:line="240" w:lineRule="auto"/>
        <w:ind w:left="360"/>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Menerapkan konsep secara algoritmik.</w:t>
      </w:r>
    </w:p>
    <w:p w14:paraId="41A72F96" w14:textId="66C87375" w:rsidR="007F3D9F" w:rsidRPr="007F3D9F" w:rsidRDefault="00B868CC" w:rsidP="007F3D9F">
      <w:pPr>
        <w:pStyle w:val="ListParagraph"/>
        <w:numPr>
          <w:ilvl w:val="0"/>
          <w:numId w:val="39"/>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contohkan </w:t>
      </w:r>
      <w:r w:rsidR="007F3D9F" w:rsidRPr="007F3D9F">
        <w:rPr>
          <w:rFonts w:ascii="Times New Roman" w:hAnsi="Times New Roman" w:cs="Times New Roman"/>
          <w:sz w:val="24"/>
          <w:szCs w:val="24"/>
          <w:lang w:val="en-US"/>
        </w:rPr>
        <w:t>konsep yang telah dieksplorasi.</w:t>
      </w:r>
    </w:p>
    <w:p w14:paraId="45D95606" w14:textId="459412CF" w:rsidR="007F3D9F" w:rsidRPr="007F3D9F" w:rsidRDefault="00B868CC" w:rsidP="007F3D9F">
      <w:pPr>
        <w:pStyle w:val="ListParagraph"/>
        <w:numPr>
          <w:ilvl w:val="0"/>
          <w:numId w:val="39"/>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Menghubungkan berbagai konsep internal maupun</w:t>
      </w:r>
      <w:r w:rsidR="007F3D9F" w:rsidRPr="007F3D9F">
        <w:rPr>
          <w:rFonts w:ascii="Times New Roman" w:hAnsi="Times New Roman" w:cs="Times New Roman"/>
          <w:sz w:val="24"/>
          <w:szCs w:val="24"/>
          <w:lang w:val="en-US"/>
        </w:rPr>
        <w:t xml:space="preserve"> eksternal.</w:t>
      </w:r>
    </w:p>
    <w:p w14:paraId="3DC5F76D" w14:textId="38D93FB4" w:rsidR="007F3D9F" w:rsidRPr="007F3D9F" w:rsidRDefault="007F3D9F" w:rsidP="007F3D9F">
      <w:pPr>
        <w:pStyle w:val="ListParagraph"/>
        <w:numPr>
          <w:ilvl w:val="0"/>
          <w:numId w:val="39"/>
        </w:numPr>
        <w:spacing w:line="240" w:lineRule="auto"/>
        <w:ind w:left="360"/>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M</w:t>
      </w:r>
      <w:r w:rsidR="00B868CC">
        <w:rPr>
          <w:rFonts w:ascii="Times New Roman" w:hAnsi="Times New Roman" w:cs="Times New Roman"/>
          <w:sz w:val="24"/>
          <w:szCs w:val="24"/>
          <w:lang w:val="en-US"/>
        </w:rPr>
        <w:t xml:space="preserve">engembangkan syarat perlu dan </w:t>
      </w:r>
      <w:r w:rsidRPr="007F3D9F">
        <w:rPr>
          <w:rFonts w:ascii="Times New Roman" w:hAnsi="Times New Roman" w:cs="Times New Roman"/>
          <w:sz w:val="24"/>
          <w:szCs w:val="24"/>
          <w:lang w:val="en-US"/>
        </w:rPr>
        <w:t xml:space="preserve">cukup </w:t>
      </w:r>
      <w:r w:rsidR="00B868CC">
        <w:rPr>
          <w:rFonts w:ascii="Times New Roman" w:hAnsi="Times New Roman" w:cs="Times New Roman"/>
          <w:sz w:val="24"/>
          <w:szCs w:val="24"/>
          <w:lang w:val="en-US"/>
        </w:rPr>
        <w:t>dari suatu konsep.</w:t>
      </w:r>
    </w:p>
    <w:p w14:paraId="6EB1E2DE" w14:textId="2C7BEBB0" w:rsidR="007F3D9F" w:rsidRPr="007F3D9F" w:rsidRDefault="007F3D9F" w:rsidP="007F3D9F">
      <w:pPr>
        <w:spacing w:line="240" w:lineRule="auto"/>
        <w:jc w:val="both"/>
        <w:rPr>
          <w:rFonts w:ascii="Times New Roman" w:hAnsi="Times New Roman" w:cs="Times New Roman"/>
          <w:sz w:val="24"/>
          <w:szCs w:val="24"/>
          <w:lang w:val="en-US"/>
        </w:rPr>
      </w:pPr>
      <w:proofErr w:type="gramStart"/>
      <w:r w:rsidRPr="007F3D9F">
        <w:rPr>
          <w:rFonts w:ascii="Times New Roman" w:hAnsi="Times New Roman" w:cs="Times New Roman"/>
          <w:sz w:val="24"/>
          <w:szCs w:val="24"/>
          <w:lang w:val="en-US"/>
        </w:rPr>
        <w:t xml:space="preserve">Berdasarkan pendapat ahli tersebut, maka didapat kesimpulan bahwa indikator </w:t>
      </w:r>
      <w:r w:rsidR="00B868CC">
        <w:rPr>
          <w:rFonts w:ascii="Times New Roman" w:hAnsi="Times New Roman" w:cs="Times New Roman"/>
          <w:sz w:val="24"/>
          <w:szCs w:val="24"/>
          <w:lang w:val="en-US"/>
        </w:rPr>
        <w:t xml:space="preserve">dari </w:t>
      </w:r>
      <w:r w:rsidRPr="007F3D9F">
        <w:rPr>
          <w:rFonts w:ascii="Times New Roman" w:hAnsi="Times New Roman" w:cs="Times New Roman"/>
          <w:sz w:val="24"/>
          <w:szCs w:val="24"/>
          <w:lang w:val="en-US"/>
        </w:rPr>
        <w:t xml:space="preserve">kemampuan pemahaman </w:t>
      </w:r>
      <w:r w:rsidR="00B868CC">
        <w:rPr>
          <w:rFonts w:ascii="Times New Roman" w:hAnsi="Times New Roman" w:cs="Times New Roman"/>
          <w:sz w:val="24"/>
          <w:szCs w:val="24"/>
          <w:lang w:val="en-US"/>
        </w:rPr>
        <w:t>konsep diantaranya menafsirkan, menjelaskan, mencontohkan,</w:t>
      </w:r>
      <w:r w:rsidR="00862407">
        <w:rPr>
          <w:rFonts w:ascii="Times New Roman" w:hAnsi="Times New Roman" w:cs="Times New Roman"/>
          <w:sz w:val="24"/>
          <w:szCs w:val="24"/>
          <w:lang w:val="en-US"/>
        </w:rPr>
        <w:t xml:space="preserve"> </w:t>
      </w:r>
      <w:r w:rsidR="00B868CC">
        <w:rPr>
          <w:rFonts w:ascii="Times New Roman" w:hAnsi="Times New Roman" w:cs="Times New Roman"/>
          <w:sz w:val="24"/>
          <w:szCs w:val="24"/>
          <w:lang w:val="en-US"/>
        </w:rPr>
        <w:t xml:space="preserve">mengklasifikasikan, </w:t>
      </w:r>
      <w:r w:rsidRPr="007F3D9F">
        <w:rPr>
          <w:rFonts w:ascii="Times New Roman" w:hAnsi="Times New Roman" w:cs="Times New Roman"/>
          <w:sz w:val="24"/>
          <w:szCs w:val="24"/>
          <w:lang w:val="en-US"/>
        </w:rPr>
        <w:t>membandingkan, merangkum dan menyimpulkan.</w:t>
      </w:r>
      <w:proofErr w:type="gramEnd"/>
      <w:r w:rsidRPr="007F3D9F">
        <w:rPr>
          <w:rFonts w:ascii="Times New Roman" w:hAnsi="Times New Roman" w:cs="Times New Roman"/>
          <w:sz w:val="24"/>
          <w:szCs w:val="24"/>
          <w:lang w:val="en-US"/>
        </w:rPr>
        <w:t xml:space="preserve"> </w:t>
      </w:r>
      <w:proofErr w:type="gramStart"/>
      <w:r w:rsidRPr="007F3D9F">
        <w:rPr>
          <w:rFonts w:ascii="Times New Roman" w:hAnsi="Times New Roman" w:cs="Times New Roman"/>
          <w:sz w:val="24"/>
          <w:szCs w:val="24"/>
          <w:lang w:val="en-US"/>
        </w:rPr>
        <w:t>Penelitian ini menganalisis materi kegiatan ekonomi dalam pembelajaran IPS di kelas IV sekolah dasar yang merujuk pada Buku Tematik Kurikulum 2013, Tema 4 “Berbagai Pekerjaan”.</w:t>
      </w:r>
      <w:proofErr w:type="gramEnd"/>
      <w:r w:rsidRPr="007F3D9F">
        <w:rPr>
          <w:rFonts w:ascii="Times New Roman" w:hAnsi="Times New Roman" w:cs="Times New Roman"/>
          <w:sz w:val="24"/>
          <w:szCs w:val="24"/>
          <w:lang w:val="en-US"/>
        </w:rPr>
        <w:t xml:space="preserve"> </w:t>
      </w:r>
      <w:proofErr w:type="gramStart"/>
      <w:r w:rsidRPr="007F3D9F">
        <w:rPr>
          <w:rFonts w:ascii="Times New Roman" w:hAnsi="Times New Roman" w:cs="Times New Roman"/>
          <w:sz w:val="24"/>
          <w:szCs w:val="24"/>
          <w:lang w:val="en-US"/>
        </w:rPr>
        <w:t>Di dalamnya terdapat pembahasan tentang jenis-jenis kegiatan ekonomi, hubungan kegiatan ekonomi dengan berbagai bidang pekerjaan, serta kehidupan sosial dan budaya yang ada di lingkungan sekitar hingga provinsi.</w:t>
      </w:r>
      <w:proofErr w:type="gramEnd"/>
    </w:p>
    <w:p w14:paraId="3959496C" w14:textId="77777777" w:rsidR="007F3D9F" w:rsidRPr="007F3D9F" w:rsidRDefault="007F3D9F" w:rsidP="009A2AF1">
      <w:pPr>
        <w:spacing w:after="0" w:line="240" w:lineRule="auto"/>
        <w:jc w:val="both"/>
        <w:rPr>
          <w:rFonts w:ascii="Times New Roman" w:hAnsi="Times New Roman" w:cs="Times New Roman"/>
          <w:sz w:val="24"/>
          <w:szCs w:val="24"/>
          <w:lang w:val="en-US"/>
        </w:rPr>
      </w:pPr>
      <w:r w:rsidRPr="007F3D9F">
        <w:rPr>
          <w:rFonts w:ascii="Times New Roman" w:hAnsi="Times New Roman" w:cs="Times New Roman"/>
          <w:sz w:val="24"/>
          <w:szCs w:val="24"/>
          <w:lang w:val="en-US"/>
        </w:rPr>
        <w:t>Maka indikator dari kemampuan pemahaman konsep materi kegiatan ekonomi dalam muatan pelajaran IPS pada siswa kelas IV sekolah dasar sebagai berikut:</w:t>
      </w:r>
    </w:p>
    <w:p w14:paraId="316287EE" w14:textId="5AD624C5" w:rsidR="007F3D9F" w:rsidRPr="009A2AF1" w:rsidRDefault="007F3D9F" w:rsidP="009A2AF1">
      <w:pPr>
        <w:pStyle w:val="ListParagraph"/>
        <w:numPr>
          <w:ilvl w:val="0"/>
          <w:numId w:val="41"/>
        </w:numPr>
        <w:spacing w:after="0" w:line="240" w:lineRule="auto"/>
        <w:ind w:left="360"/>
        <w:jc w:val="both"/>
        <w:rPr>
          <w:rFonts w:ascii="Times New Roman" w:hAnsi="Times New Roman" w:cs="Times New Roman"/>
          <w:sz w:val="24"/>
          <w:szCs w:val="24"/>
          <w:lang w:val="en-US"/>
        </w:rPr>
      </w:pPr>
      <w:r w:rsidRPr="009A2AF1">
        <w:rPr>
          <w:rFonts w:ascii="Times New Roman" w:hAnsi="Times New Roman" w:cs="Times New Roman"/>
          <w:sz w:val="24"/>
          <w:szCs w:val="24"/>
          <w:lang w:val="en-US"/>
        </w:rPr>
        <w:t>Menafsirkan pengertian kegiatan ekonomi.</w:t>
      </w:r>
    </w:p>
    <w:p w14:paraId="2C058B2E" w14:textId="56984650" w:rsidR="007F3D9F" w:rsidRPr="009A2AF1" w:rsidRDefault="007F3D9F" w:rsidP="009A2AF1">
      <w:pPr>
        <w:pStyle w:val="ListParagraph"/>
        <w:numPr>
          <w:ilvl w:val="0"/>
          <w:numId w:val="41"/>
        </w:numPr>
        <w:spacing w:after="0" w:line="240" w:lineRule="auto"/>
        <w:ind w:left="360"/>
        <w:jc w:val="both"/>
        <w:rPr>
          <w:rFonts w:ascii="Times New Roman" w:hAnsi="Times New Roman" w:cs="Times New Roman"/>
          <w:sz w:val="24"/>
          <w:szCs w:val="24"/>
          <w:lang w:val="en-US"/>
        </w:rPr>
      </w:pPr>
      <w:r w:rsidRPr="009A2AF1">
        <w:rPr>
          <w:rFonts w:ascii="Times New Roman" w:hAnsi="Times New Roman" w:cs="Times New Roman"/>
          <w:sz w:val="24"/>
          <w:szCs w:val="24"/>
          <w:lang w:val="en-US"/>
        </w:rPr>
        <w:t>Menjelaskan macam-macam kegiatan ekonomi.</w:t>
      </w:r>
    </w:p>
    <w:p w14:paraId="6BB935C1" w14:textId="46D3BC8D" w:rsidR="007F3D9F" w:rsidRPr="009A2AF1" w:rsidRDefault="007F3D9F" w:rsidP="009A2AF1">
      <w:pPr>
        <w:pStyle w:val="ListParagraph"/>
        <w:numPr>
          <w:ilvl w:val="0"/>
          <w:numId w:val="41"/>
        </w:numPr>
        <w:spacing w:after="0" w:line="240" w:lineRule="auto"/>
        <w:ind w:left="360"/>
        <w:jc w:val="both"/>
        <w:rPr>
          <w:rFonts w:ascii="Times New Roman" w:hAnsi="Times New Roman" w:cs="Times New Roman"/>
          <w:sz w:val="24"/>
          <w:szCs w:val="24"/>
          <w:lang w:val="en-US"/>
        </w:rPr>
      </w:pPr>
      <w:r w:rsidRPr="009A2AF1">
        <w:rPr>
          <w:rFonts w:ascii="Times New Roman" w:hAnsi="Times New Roman" w:cs="Times New Roman"/>
          <w:sz w:val="24"/>
          <w:szCs w:val="24"/>
          <w:lang w:val="en-US"/>
        </w:rPr>
        <w:t>Mencontohkan kegiatan ekonomi yang ada di lingkungan sekitar.</w:t>
      </w:r>
    </w:p>
    <w:p w14:paraId="3B502958" w14:textId="28D8614E" w:rsidR="007F3D9F" w:rsidRPr="009A2AF1" w:rsidRDefault="007F3D9F" w:rsidP="009A2AF1">
      <w:pPr>
        <w:pStyle w:val="ListParagraph"/>
        <w:numPr>
          <w:ilvl w:val="0"/>
          <w:numId w:val="41"/>
        </w:numPr>
        <w:spacing w:after="0" w:line="240" w:lineRule="auto"/>
        <w:ind w:left="360"/>
        <w:jc w:val="both"/>
        <w:rPr>
          <w:rFonts w:ascii="Times New Roman" w:hAnsi="Times New Roman" w:cs="Times New Roman"/>
          <w:sz w:val="24"/>
          <w:szCs w:val="24"/>
          <w:lang w:val="en-US"/>
        </w:rPr>
      </w:pPr>
      <w:r w:rsidRPr="009A2AF1">
        <w:rPr>
          <w:rFonts w:ascii="Times New Roman" w:hAnsi="Times New Roman" w:cs="Times New Roman"/>
          <w:sz w:val="24"/>
          <w:szCs w:val="24"/>
          <w:lang w:val="en-US"/>
        </w:rPr>
        <w:t>Mengklasifikasikan jenis-jenis pekerjaan yang menghasilkan barang dan jasa.</w:t>
      </w:r>
    </w:p>
    <w:p w14:paraId="0D4EF4F5" w14:textId="0A04F7CF" w:rsidR="007F3D9F" w:rsidRPr="009A2AF1" w:rsidRDefault="007F3D9F" w:rsidP="009A2AF1">
      <w:pPr>
        <w:pStyle w:val="ListParagraph"/>
        <w:numPr>
          <w:ilvl w:val="0"/>
          <w:numId w:val="41"/>
        </w:numPr>
        <w:spacing w:after="0" w:line="240" w:lineRule="auto"/>
        <w:ind w:left="360"/>
        <w:jc w:val="both"/>
        <w:rPr>
          <w:rFonts w:ascii="Times New Roman" w:hAnsi="Times New Roman" w:cs="Times New Roman"/>
          <w:sz w:val="24"/>
          <w:szCs w:val="24"/>
          <w:lang w:val="en-US"/>
        </w:rPr>
      </w:pPr>
      <w:r w:rsidRPr="009A2AF1">
        <w:rPr>
          <w:rFonts w:ascii="Times New Roman" w:hAnsi="Times New Roman" w:cs="Times New Roman"/>
          <w:sz w:val="24"/>
          <w:szCs w:val="24"/>
          <w:lang w:val="en-US"/>
        </w:rPr>
        <w:t>Membandingkan peranan pelaku kegiatan ekonomi.</w:t>
      </w:r>
    </w:p>
    <w:p w14:paraId="29180245" w14:textId="7487AFFF" w:rsidR="007F3D9F" w:rsidRPr="009A2AF1" w:rsidRDefault="007F3D9F" w:rsidP="009A2AF1">
      <w:pPr>
        <w:pStyle w:val="ListParagraph"/>
        <w:numPr>
          <w:ilvl w:val="0"/>
          <w:numId w:val="41"/>
        </w:numPr>
        <w:spacing w:after="0" w:line="240" w:lineRule="auto"/>
        <w:ind w:left="360"/>
        <w:jc w:val="both"/>
        <w:rPr>
          <w:rFonts w:ascii="Times New Roman" w:hAnsi="Times New Roman" w:cs="Times New Roman"/>
          <w:sz w:val="24"/>
          <w:szCs w:val="24"/>
          <w:lang w:val="en-US"/>
        </w:rPr>
      </w:pPr>
      <w:r w:rsidRPr="009A2AF1">
        <w:rPr>
          <w:rFonts w:ascii="Times New Roman" w:hAnsi="Times New Roman" w:cs="Times New Roman"/>
          <w:sz w:val="24"/>
          <w:szCs w:val="24"/>
          <w:lang w:val="en-US"/>
        </w:rPr>
        <w:t>Merangkum kegiatan ekonomi dan hubungannya dengan berbagai bidang pekerjaan.</w:t>
      </w:r>
    </w:p>
    <w:p w14:paraId="5A584E45" w14:textId="43E41276" w:rsidR="007F3D9F" w:rsidRPr="009A2AF1" w:rsidRDefault="007F3D9F" w:rsidP="009A2AF1">
      <w:pPr>
        <w:pStyle w:val="ListParagraph"/>
        <w:numPr>
          <w:ilvl w:val="0"/>
          <w:numId w:val="41"/>
        </w:numPr>
        <w:spacing w:after="0" w:line="240" w:lineRule="auto"/>
        <w:ind w:left="360"/>
        <w:jc w:val="both"/>
        <w:rPr>
          <w:rFonts w:ascii="Times New Roman" w:hAnsi="Times New Roman" w:cs="Times New Roman"/>
          <w:sz w:val="24"/>
          <w:szCs w:val="24"/>
          <w:lang w:val="en-US"/>
        </w:rPr>
      </w:pPr>
      <w:r w:rsidRPr="009A2AF1">
        <w:rPr>
          <w:rFonts w:ascii="Times New Roman" w:hAnsi="Times New Roman" w:cs="Times New Roman"/>
          <w:sz w:val="24"/>
          <w:szCs w:val="24"/>
          <w:lang w:val="en-US"/>
        </w:rPr>
        <w:t xml:space="preserve">Menyimpulkan kegiatan ekonomi beserta jenis-jenis dan contohnya. </w:t>
      </w:r>
    </w:p>
    <w:p w14:paraId="5E452820" w14:textId="77777777" w:rsidR="009A2AF1" w:rsidRDefault="009A2AF1" w:rsidP="00040F6F">
      <w:pPr>
        <w:spacing w:after="0" w:line="240" w:lineRule="auto"/>
        <w:jc w:val="both"/>
        <w:rPr>
          <w:rFonts w:ascii="Times New Roman" w:hAnsi="Times New Roman" w:cs="Times New Roman"/>
          <w:b/>
          <w:sz w:val="24"/>
          <w:szCs w:val="24"/>
          <w:lang w:val="en-US"/>
        </w:rPr>
      </w:pPr>
    </w:p>
    <w:p w14:paraId="6615E25D" w14:textId="15D6F92F" w:rsidR="00040F6F" w:rsidRPr="00C725DD" w:rsidRDefault="00894F34" w:rsidP="00040F6F">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Model </w:t>
      </w:r>
      <w:r w:rsidRPr="005D1009">
        <w:rPr>
          <w:rFonts w:ascii="Times New Roman" w:hAnsi="Times New Roman" w:cs="Times New Roman"/>
          <w:b/>
          <w:i/>
          <w:sz w:val="24"/>
          <w:szCs w:val="24"/>
          <w:lang w:val="en-US"/>
        </w:rPr>
        <w:t>Problem Based Learning</w:t>
      </w:r>
      <w:r>
        <w:rPr>
          <w:rFonts w:ascii="Times New Roman" w:hAnsi="Times New Roman" w:cs="Times New Roman"/>
          <w:b/>
          <w:sz w:val="24"/>
          <w:szCs w:val="24"/>
          <w:lang w:val="en-US"/>
        </w:rPr>
        <w:t xml:space="preserve"> </w:t>
      </w:r>
    </w:p>
    <w:p w14:paraId="7099EBA4" w14:textId="77777777" w:rsidR="00040F6F" w:rsidRPr="00C725DD" w:rsidRDefault="00040F6F" w:rsidP="00040F6F">
      <w:pPr>
        <w:spacing w:after="0" w:line="240" w:lineRule="auto"/>
        <w:jc w:val="both"/>
        <w:rPr>
          <w:rFonts w:ascii="Times New Roman" w:hAnsi="Times New Roman" w:cs="Times New Roman"/>
          <w:sz w:val="10"/>
          <w:szCs w:val="24"/>
          <w:lang w:val="en-US"/>
        </w:rPr>
      </w:pPr>
    </w:p>
    <w:p w14:paraId="09AB1B81" w14:textId="0CF42DD1" w:rsidR="00004E5D" w:rsidRPr="00004E5D" w:rsidRDefault="00311389" w:rsidP="00004E5D">
      <w:pPr>
        <w:spacing w:line="240" w:lineRule="auto"/>
        <w:jc w:val="both"/>
        <w:rPr>
          <w:rFonts w:ascii="Times New Roman" w:hAnsi="Times New Roman" w:cs="Times New Roman"/>
          <w:color w:val="111111"/>
          <w:sz w:val="24"/>
          <w:szCs w:val="24"/>
          <w:lang w:val="en-ID"/>
        </w:rPr>
      </w:pPr>
      <w:r>
        <w:rPr>
          <w:rFonts w:ascii="Times New Roman" w:hAnsi="Times New Roman" w:cs="Times New Roman"/>
          <w:color w:val="111111"/>
          <w:sz w:val="24"/>
          <w:szCs w:val="24"/>
          <w:lang w:val="en-ID"/>
        </w:rPr>
        <w:t>Hosnan</w:t>
      </w:r>
      <w:r w:rsidR="00894F34" w:rsidRPr="00894F34">
        <w:rPr>
          <w:rFonts w:ascii="Times New Roman" w:hAnsi="Times New Roman" w:cs="Times New Roman"/>
          <w:color w:val="111111"/>
          <w:sz w:val="24"/>
          <w:szCs w:val="24"/>
          <w:lang w:val="en-ID"/>
        </w:rPr>
        <w:t xml:space="preserve"> </w:t>
      </w:r>
      <w:r>
        <w:rPr>
          <w:rFonts w:ascii="Times New Roman" w:hAnsi="Times New Roman" w:cs="Times New Roman"/>
          <w:color w:val="111111"/>
          <w:sz w:val="24"/>
          <w:szCs w:val="24"/>
          <w:lang w:val="en-ID"/>
        </w:rPr>
        <w:fldChar w:fldCharType="begin" w:fldLock="1"/>
      </w:r>
      <w:r>
        <w:rPr>
          <w:rFonts w:ascii="Times New Roman" w:hAnsi="Times New Roman" w:cs="Times New Roman"/>
          <w:color w:val="111111"/>
          <w:sz w:val="24"/>
          <w:szCs w:val="24"/>
          <w:lang w:val="en-ID"/>
        </w:rPr>
        <w:instrText>ADDIN CSL_CITATION {"citationItems":[{"id":"ITEM-1","itemData":{"DOI":"10.36456/inventa.2.1.a1627","ISSN":"2622-819X","abstract":"Mengkaji penerapan model Problem Based Learning (PBL) untuk menumbuhkembangkan Higher Order Thinking Skill (HOTS) siswa Sekolah Dasar. Artikel ini ditulis melalui studi kepustakaan. PBL merupakan model dengan pendekatan belajar pada masalah autentik, sehingga siswa mampu menyusun pengetahuannya sendiri. PBL bercirikan menggunakan masalah yang riil sebagai bahan belajar siswa untuk melatih dan menumbuhkembangkan keterampilan berrpikir kritis serta pemecahan masalah guna mendapatkan konsep-konsep pengetahuan. HOTS adalah salah satu komponen yang harus dikembangkan dalam setiap pelaksanaan proses pembelajaran Kurikulum 2013. Aktivitas belajar harus dirancang agar siswa memiliki keterampilan berpikir tingkat tinggi. Berdasarkan hasil kajian, sintaks pembelajaran model PBL yang terlihat pada aktivitas belajar siswa dapat melatih dan menumbuhkembangkan high order thingking skill siswa, karena siswa memperoleh pengalaman secara langsung dan dapat mengubah tingkah laku (pengetahuan, ketrampilan, sikap) baik segi kuantitas maupun kualitas.","author":[{"dropping-particle":"","family":"Rosidah","given":"Cholifah Tur","non-dropping-particle":"","parse-names":false,"suffix":""}],"container-title":"Inventa","id":"ITEM-1","issue":"1","issued":{"date-parts":[["2018"]]},"page":"62-71","title":"Penerapan Model Problem Based Learning Untuk Menumbuhkembangkan Higher Order Thinking Skill Siswa Sekolah Dasar","type":"article-journal","volume":"2"},"uris":["http://www.mendeley.com/documents/?uuid=343ef0be-9bec-4748-9bfa-ff54a0aba21a"]}],"mendeley":{"formattedCitation":"(Rosidah, 2018)","plainTextFormattedCitation":"(Rosidah, 2018)","previouslyFormattedCitation":"(Rosidah, 2018)"},"properties":{"noteIndex":0},"schema":"https://github.com/citation-style-language/schema/raw/master/csl-citation.json"}</w:instrText>
      </w:r>
      <w:r>
        <w:rPr>
          <w:rFonts w:ascii="Times New Roman" w:hAnsi="Times New Roman" w:cs="Times New Roman"/>
          <w:color w:val="111111"/>
          <w:sz w:val="24"/>
          <w:szCs w:val="24"/>
          <w:lang w:val="en-ID"/>
        </w:rPr>
        <w:fldChar w:fldCharType="separate"/>
      </w:r>
      <w:r w:rsidRPr="00311389">
        <w:rPr>
          <w:rFonts w:ascii="Times New Roman" w:hAnsi="Times New Roman" w:cs="Times New Roman"/>
          <w:noProof/>
          <w:color w:val="111111"/>
          <w:sz w:val="24"/>
          <w:szCs w:val="24"/>
          <w:lang w:val="en-ID"/>
        </w:rPr>
        <w:t>(Rosidah, 2018)</w:t>
      </w:r>
      <w:r>
        <w:rPr>
          <w:rFonts w:ascii="Times New Roman" w:hAnsi="Times New Roman" w:cs="Times New Roman"/>
          <w:color w:val="111111"/>
          <w:sz w:val="24"/>
          <w:szCs w:val="24"/>
          <w:lang w:val="en-ID"/>
        </w:rPr>
        <w:fldChar w:fldCharType="end"/>
      </w:r>
      <w:r>
        <w:rPr>
          <w:rFonts w:ascii="Times New Roman" w:hAnsi="Times New Roman" w:cs="Times New Roman"/>
          <w:color w:val="111111"/>
          <w:sz w:val="24"/>
          <w:szCs w:val="24"/>
          <w:lang w:val="en-ID"/>
        </w:rPr>
        <w:t xml:space="preserve"> </w:t>
      </w:r>
      <w:r w:rsidR="00D466E6">
        <w:rPr>
          <w:rFonts w:ascii="Times New Roman" w:hAnsi="Times New Roman" w:cs="Times New Roman"/>
          <w:color w:val="111111"/>
          <w:sz w:val="24"/>
          <w:szCs w:val="24"/>
          <w:lang w:val="en-ID"/>
        </w:rPr>
        <w:t xml:space="preserve">beropini bahwa </w:t>
      </w:r>
      <w:r w:rsidR="00004E5D">
        <w:rPr>
          <w:rFonts w:ascii="Times New Roman" w:hAnsi="Times New Roman" w:cs="Times New Roman"/>
          <w:color w:val="111111"/>
          <w:sz w:val="24"/>
          <w:szCs w:val="24"/>
          <w:lang w:val="en-ID"/>
        </w:rPr>
        <w:t xml:space="preserve">model </w:t>
      </w:r>
      <w:r w:rsidR="00D466E6">
        <w:rPr>
          <w:rFonts w:ascii="Times New Roman" w:hAnsi="Times New Roman" w:cs="Times New Roman"/>
          <w:color w:val="111111"/>
          <w:sz w:val="24"/>
          <w:szCs w:val="24"/>
          <w:lang w:val="en-ID"/>
        </w:rPr>
        <w:t xml:space="preserve">PBL </w:t>
      </w:r>
      <w:r w:rsidR="00004E5D" w:rsidRPr="00004E5D">
        <w:rPr>
          <w:rFonts w:ascii="Times New Roman" w:hAnsi="Times New Roman" w:cs="Times New Roman"/>
          <w:color w:val="111111"/>
          <w:sz w:val="24"/>
          <w:szCs w:val="24"/>
          <w:lang w:val="en-ID"/>
        </w:rPr>
        <w:t>mengutamakan pada pengembangan kemampua</w:t>
      </w:r>
      <w:r w:rsidR="00004E5D">
        <w:rPr>
          <w:rFonts w:ascii="Times New Roman" w:hAnsi="Times New Roman" w:cs="Times New Roman"/>
          <w:color w:val="111111"/>
          <w:sz w:val="24"/>
          <w:szCs w:val="24"/>
          <w:lang w:val="en-ID"/>
        </w:rPr>
        <w:t xml:space="preserve">n berpikir dan pemecahan kasus. </w:t>
      </w:r>
      <w:r w:rsidR="0027319A">
        <w:rPr>
          <w:rFonts w:ascii="Times New Roman" w:hAnsi="Times New Roman" w:cs="Times New Roman"/>
          <w:color w:val="111111"/>
          <w:sz w:val="24"/>
          <w:szCs w:val="24"/>
          <w:lang w:val="en-ID"/>
        </w:rPr>
        <w:t>Nurhadi</w:t>
      </w:r>
      <w:r w:rsidR="00894F34" w:rsidRPr="00894F34">
        <w:rPr>
          <w:rFonts w:ascii="Times New Roman" w:hAnsi="Times New Roman" w:cs="Times New Roman"/>
          <w:color w:val="111111"/>
          <w:sz w:val="24"/>
          <w:szCs w:val="24"/>
          <w:lang w:val="en-ID"/>
        </w:rPr>
        <w:t xml:space="preserve"> </w:t>
      </w:r>
      <w:r w:rsidR="0027319A">
        <w:rPr>
          <w:rFonts w:ascii="Times New Roman" w:hAnsi="Times New Roman" w:cs="Times New Roman"/>
          <w:color w:val="111111"/>
          <w:sz w:val="24"/>
          <w:szCs w:val="24"/>
          <w:lang w:val="en-ID"/>
        </w:rPr>
        <w:fldChar w:fldCharType="begin" w:fldLock="1"/>
      </w:r>
      <w:r w:rsidR="00F9202D">
        <w:rPr>
          <w:rFonts w:ascii="Times New Roman" w:hAnsi="Times New Roman" w:cs="Times New Roman"/>
          <w:color w:val="111111"/>
          <w:sz w:val="24"/>
          <w:szCs w:val="24"/>
          <w:lang w:val="en-ID"/>
        </w:rPr>
        <w:instrText>ADDIN CSL_CITATION {"citationItems":[{"id":"ITEM-1","itemData":{"abstract":"Findings shown that of low student learning outcomes on the material style at class 4. The action is done by applying the problem-based learning model. Problem based learning trains students in solving contextual problems. This study to determine the improvement of student learning outcomes learning. The class action research by using method of Kemmis and Mc Taggart. The technique of collecting data through observation, interviews, test and field notes. Based on data obtained shows the increase in teacher performance in the cycle I 72,72%, cycle II 84,84%, and cycle III 97,97%. Student activity in cycle I 69%, cycle II 84,21%, and cycle III 94,73%. While the results of learning in the cycle I 47,36%, cycle II 78,95%, and cycle III 95%. The result show that problem based learning model can improve student learning outcomes.","author":[{"dropping-particle":"","family":"Aeni","given":"Nita Nur","non-dropping-particle":"","parse-names":false,"suffix":""},{"dropping-particle":"","family":"Sujana","given":"Atep","non-dropping-particle":"","parse-names":false,"suffix":""},{"dropping-particle":"","family":"Sunaengsi","given":"Cucun","non-dropping-particle":"","parse-names":false,"suffix":""}],"container-title":"Jurnal Pena Ilmiah","id":"ITEM-1","issue":"1","issued":{"date-parts":[["2017"]]},"page":"471-480","title":"Penerapan Model Pembelajaran Problem Based Learning Pada Materi Gaya Untuk Meningkatkan Hasil Belajar Siswa","type":"article-journal","volume":"2"},"uris":["http://www.mendeley.com/documents/?uuid=b1110965-728e-48e4-9498-2293ea96d7f9"]}],"mendeley":{"formattedCitation":"(Aeni et al., 2017)","plainTextFormattedCitation":"(Aeni et al., 2017)","previouslyFormattedCitation":"(Aeni et al., 2017)"},"properties":{"noteIndex":0},"schema":"https://github.com/citation-style-language/schema/raw/master/csl-citation.json"}</w:instrText>
      </w:r>
      <w:r w:rsidR="0027319A">
        <w:rPr>
          <w:rFonts w:ascii="Times New Roman" w:hAnsi="Times New Roman" w:cs="Times New Roman"/>
          <w:color w:val="111111"/>
          <w:sz w:val="24"/>
          <w:szCs w:val="24"/>
          <w:lang w:val="en-ID"/>
        </w:rPr>
        <w:fldChar w:fldCharType="separate"/>
      </w:r>
      <w:r w:rsidR="0027319A" w:rsidRPr="0027319A">
        <w:rPr>
          <w:rFonts w:ascii="Times New Roman" w:hAnsi="Times New Roman" w:cs="Times New Roman"/>
          <w:noProof/>
          <w:color w:val="111111"/>
          <w:sz w:val="24"/>
          <w:szCs w:val="24"/>
          <w:lang w:val="en-ID"/>
        </w:rPr>
        <w:t>(Aeni et al., 2017)</w:t>
      </w:r>
      <w:r w:rsidR="0027319A">
        <w:rPr>
          <w:rFonts w:ascii="Times New Roman" w:hAnsi="Times New Roman" w:cs="Times New Roman"/>
          <w:color w:val="111111"/>
          <w:sz w:val="24"/>
          <w:szCs w:val="24"/>
          <w:lang w:val="en-ID"/>
        </w:rPr>
        <w:fldChar w:fldCharType="end"/>
      </w:r>
      <w:r w:rsidR="0027319A">
        <w:rPr>
          <w:rFonts w:ascii="Times New Roman" w:hAnsi="Times New Roman" w:cs="Times New Roman"/>
          <w:color w:val="111111"/>
          <w:sz w:val="24"/>
          <w:szCs w:val="24"/>
          <w:lang w:val="en-ID"/>
        </w:rPr>
        <w:t xml:space="preserve"> </w:t>
      </w:r>
      <w:r w:rsidR="00004E5D" w:rsidRPr="00004E5D">
        <w:rPr>
          <w:rFonts w:ascii="Times New Roman" w:hAnsi="Times New Roman" w:cs="Times New Roman"/>
          <w:color w:val="111111"/>
          <w:sz w:val="24"/>
          <w:szCs w:val="24"/>
          <w:lang w:val="en-ID"/>
        </w:rPr>
        <w:t xml:space="preserve">menjelaskan bahwa model PBL merupakan model pembelajaran yang membuat siswa terlibat dalam memecahkan masalah kehidupan kontekstual sehingga siswa belajar cara berpikir kritis, memperoleh wawasan dan konsep yang esensial. PBL merupakan model pembelajaran saat masalah mengendalikan </w:t>
      </w:r>
      <w:r w:rsidR="00004E5D">
        <w:rPr>
          <w:rFonts w:ascii="Times New Roman" w:hAnsi="Times New Roman" w:cs="Times New Roman"/>
          <w:color w:val="111111"/>
          <w:sz w:val="24"/>
          <w:szCs w:val="24"/>
          <w:lang w:val="en-ID"/>
        </w:rPr>
        <w:t xml:space="preserve">proses pembelajaran </w:t>
      </w:r>
      <w:r w:rsidR="00023BCA">
        <w:rPr>
          <w:rFonts w:ascii="Times New Roman" w:hAnsi="Times New Roman" w:cs="Times New Roman"/>
          <w:color w:val="111111"/>
          <w:sz w:val="24"/>
          <w:szCs w:val="24"/>
          <w:lang w:val="en-ID"/>
        </w:rPr>
        <w:fldChar w:fldCharType="begin" w:fldLock="1"/>
      </w:r>
      <w:r w:rsidR="00CF2513">
        <w:rPr>
          <w:rFonts w:ascii="Times New Roman" w:hAnsi="Times New Roman" w:cs="Times New Roman"/>
          <w:color w:val="111111"/>
          <w:sz w:val="24"/>
          <w:szCs w:val="24"/>
          <w:lang w:val="en-ID"/>
        </w:rPr>
        <w:instrText>ADDIN CSL_CITATION {"citationItems":[{"id":"ITEM-1","itemData":{"ISSN":"2614-4085","abstract":"The background of this study was the low of students' problem solving skills caused by the teacher using conventional method on science subject so there were not active student activity in finding and solving problems. This study addressed to cope students' problem in problem solving skills on classroom by implementing Problem Based Learning model. The study followed a classroom action research through three stages namely planning, implementing and observing, and reflecting action. This research subject to fifth grade SD Babatan V/460 Surabaya on science subject. This research was conducted in two cycles consisting of two meetings for each. The data were gathered using observation, tests, and questionnaire. The result of this study showed the implementation of the Problem Based Learning Model on science subject could improve students' problem solving skills. It was indicated by an enhancement in the average value of problem solving skills test. Furthermore, the application of this model can also increase students' learning outcomes, teacher activity of learning, students activity of learning, and students' responses. Thus, teachers can apply this Problem Based Learning model to increase the activitiy of learning and thinking skills in problem solving of their primarily students.","author":[{"dropping-particle":"","family":"Wardani","given":"D. S.","non-dropping-particle":"","parse-names":false,"suffix":""}],"container-title":"Journal of Elementary Education","id":"ITEM-1","issue":"04","issued":{"date-parts":[["2020"]]},"page":"104-117","title":"Usaha Peningkatan Keterampilan Pemecahan Masalah Melalui Model Problem Based Learning di Kelas V SDN Babatan V/460 Surabaya","type":"article-journal","volume":"03"},"uris":["http://www.mendeley.com/documents/?uuid=669ae05c-8f7c-4ecf-b7d0-0b399bd7b2a3"]}],"mendeley":{"formattedCitation":"(Wardani, 2020)","plainTextFormattedCitation":"(Wardani, 2020)","previouslyFormattedCitation":"(Wardani, 2020)"},"properties":{"noteIndex":0},"schema":"https://github.com/citation-style-language/schema/raw/master/csl-citation.json"}</w:instrText>
      </w:r>
      <w:r w:rsidR="00023BCA">
        <w:rPr>
          <w:rFonts w:ascii="Times New Roman" w:hAnsi="Times New Roman" w:cs="Times New Roman"/>
          <w:color w:val="111111"/>
          <w:sz w:val="24"/>
          <w:szCs w:val="24"/>
          <w:lang w:val="en-ID"/>
        </w:rPr>
        <w:fldChar w:fldCharType="separate"/>
      </w:r>
      <w:r w:rsidR="00023BCA" w:rsidRPr="00023BCA">
        <w:rPr>
          <w:rFonts w:ascii="Times New Roman" w:hAnsi="Times New Roman" w:cs="Times New Roman"/>
          <w:noProof/>
          <w:color w:val="111111"/>
          <w:sz w:val="24"/>
          <w:szCs w:val="24"/>
          <w:lang w:val="en-ID"/>
        </w:rPr>
        <w:t>(Wardani, 2020)</w:t>
      </w:r>
      <w:r w:rsidR="00023BCA">
        <w:rPr>
          <w:rFonts w:ascii="Times New Roman" w:hAnsi="Times New Roman" w:cs="Times New Roman"/>
          <w:color w:val="111111"/>
          <w:sz w:val="24"/>
          <w:szCs w:val="24"/>
          <w:lang w:val="en-ID"/>
        </w:rPr>
        <w:fldChar w:fldCharType="end"/>
      </w:r>
      <w:r w:rsidR="00023BCA">
        <w:rPr>
          <w:rFonts w:ascii="Times New Roman" w:hAnsi="Times New Roman" w:cs="Times New Roman"/>
          <w:color w:val="111111"/>
          <w:sz w:val="24"/>
          <w:szCs w:val="24"/>
          <w:lang w:val="en-ID"/>
        </w:rPr>
        <w:t xml:space="preserve">. </w:t>
      </w:r>
      <w:proofErr w:type="gramStart"/>
      <w:r w:rsidR="00004E5D">
        <w:rPr>
          <w:rFonts w:ascii="Times New Roman" w:hAnsi="Times New Roman" w:cs="Times New Roman"/>
          <w:color w:val="111111"/>
          <w:sz w:val="24"/>
          <w:szCs w:val="24"/>
          <w:lang w:val="en-ID"/>
        </w:rPr>
        <w:t xml:space="preserve">Dari pemaparan pendapat-pendapat tersebut, maka </w:t>
      </w:r>
      <w:r w:rsidR="00004E5D" w:rsidRPr="00004E5D">
        <w:rPr>
          <w:rFonts w:ascii="Times New Roman" w:hAnsi="Times New Roman" w:cs="Times New Roman"/>
          <w:color w:val="111111"/>
          <w:sz w:val="24"/>
          <w:szCs w:val="24"/>
          <w:lang w:val="en-ID"/>
        </w:rPr>
        <w:t>diambil kesimpulan bahwa model PBL adalah model pembelajaran yang berorientasi pada masalah sehingga keterampilan berpikir siswa dapat tereksplor, siswa dapat membangun pengetahuan secara mandiri, dan mampu memecahkan berbagai permasalahan yang ada.</w:t>
      </w:r>
      <w:proofErr w:type="gramEnd"/>
      <w:r w:rsidR="00004E5D" w:rsidRPr="00004E5D">
        <w:rPr>
          <w:rFonts w:ascii="Times New Roman" w:hAnsi="Times New Roman" w:cs="Times New Roman"/>
          <w:color w:val="111111"/>
          <w:sz w:val="24"/>
          <w:szCs w:val="24"/>
          <w:lang w:val="en-ID"/>
        </w:rPr>
        <w:t xml:space="preserve"> </w:t>
      </w:r>
    </w:p>
    <w:p w14:paraId="044AC822" w14:textId="1FD79AB5" w:rsidR="00004E5D" w:rsidRPr="00004E5D" w:rsidRDefault="00004E5D" w:rsidP="00004E5D">
      <w:pPr>
        <w:spacing w:after="0" w:line="240" w:lineRule="auto"/>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Dalam penerapan model pembelajaran PBL terdiri dari lima langkah utama menurut pendapat Hosnan</w:t>
      </w:r>
      <w:r w:rsidR="004A307D">
        <w:rPr>
          <w:rFonts w:ascii="Times New Roman" w:hAnsi="Times New Roman" w:cs="Times New Roman"/>
          <w:color w:val="111111"/>
          <w:sz w:val="24"/>
          <w:szCs w:val="24"/>
          <w:lang w:val="en-ID"/>
        </w:rPr>
        <w:t xml:space="preserve"> </w:t>
      </w:r>
      <w:r w:rsidR="004A307D">
        <w:rPr>
          <w:rFonts w:ascii="Times New Roman" w:hAnsi="Times New Roman" w:cs="Times New Roman"/>
          <w:color w:val="111111"/>
          <w:sz w:val="24"/>
          <w:szCs w:val="24"/>
          <w:lang w:val="en-ID"/>
        </w:rPr>
        <w:fldChar w:fldCharType="begin" w:fldLock="1"/>
      </w:r>
      <w:r w:rsidR="00021B70">
        <w:rPr>
          <w:rFonts w:ascii="Times New Roman" w:hAnsi="Times New Roman" w:cs="Times New Roman"/>
          <w:color w:val="111111"/>
          <w:sz w:val="24"/>
          <w:szCs w:val="24"/>
          <w:lang w:val="en-ID"/>
        </w:rPr>
        <w:instrText>ADDIN CSL_CITATION {"citationItems":[{"id":"ITEM-1","itemData":{"abstract":"Blended learning merupakan salah satu model pembelajaran inovatif yang mengintegrasikan teknologi sesuai dengan tuntutan pembelajaran abad ke-21 dan relevan dengan pembelajaran masa covid-19, namun di Indonesia khususnya Sekolah Dasar belum banyak yang mengimplementasikan model pembelajaran blended learning bahkan guru ada yang belum mengetahui model pembelajaran ini. Penelitian ini bertujuan untuk mendeskripsikan implementasi pembelajaran blended learning dan pengaruhnya terhadap peserta didik sehingga guru di Sekolah Dasar dapat tertarik untuk mengembangkan serta menerapkan model pembelajaran Blended Learning di sekolahnya. Metode yang digunakan adalah tinjauan Pustaka sistematis. Hasil pengumpulan 30 artikel tentang blended learning di berbagai jenjang pendidikan, peneliti melakukan reduksi artikel agar literature review sesuai dengan topik yang dimuat pada artikel ini. Reduksi yang dilakukan peneliti adalah memilih artikel dan prosiding dengan beberapa kriteria sehingga didapatkan 10 artikel. Artikel yang terkumpul adalah 5 artikel nasional dan 5 artikel internasional. Langkah selanjutnya peneliti mereview artikel yang telah dikumpulkan serta direduksi sesuai kriteria yang ditentukan. Berdasarkan hasil penelitian diperoleh Pembelajaran blended learning dapat diterapkan di sekolah dasar dengan cara offline ataupun hybrid learning. Pembelajaran dengan online dapat dilakukan dengan menggunakan berbagai macam platform online seperti portal rumah belajar, google classroom, Edmodo, web, kipin school dan sebagainya.","author":[{"dropping-particle":"","family":"Sapoetra, B. P., &amp; Hardini","given":"A. T. A.","non-dropping-particle":"","parse-names":false,"suffix":""}],"container-title":"Jurnal Basicedu","id":"ITEM-1","issue":"4","issued":{"date-parts":[["2020"]]},"page":"1044-1051","title":"Efektivitas Model Pembelajaran Problem Based Learning Ditinjau dari Kemampuan Pemecahan Masalah Matematika di Sekolah Dasar","type":"article-journal","volume":"4"},"uris":["http://www.mendeley.com/documents/?uuid=f7cfb84d-a378-4191-93e9-69c9490142ae"]}],"mendeley":{"formattedCitation":"(Sapoetra, B. P., &amp; Hardini, 2020)","manualFormatting":"(Sapoetra &amp; Hardini, 2020)","plainTextFormattedCitation":"(Sapoetra, B. P., &amp; Hardini, 2020)","previouslyFormattedCitation":"(Sapoetra, B. P., &amp; Hardini, 2020)"},"properties":{"noteIndex":0},"schema":"https://github.com/citation-style-language/schema/raw/master/csl-citation.json"}</w:instrText>
      </w:r>
      <w:r w:rsidR="004A307D">
        <w:rPr>
          <w:rFonts w:ascii="Times New Roman" w:hAnsi="Times New Roman" w:cs="Times New Roman"/>
          <w:color w:val="111111"/>
          <w:sz w:val="24"/>
          <w:szCs w:val="24"/>
          <w:lang w:val="en-ID"/>
        </w:rPr>
        <w:fldChar w:fldCharType="separate"/>
      </w:r>
      <w:r w:rsidR="004A307D">
        <w:rPr>
          <w:rFonts w:ascii="Times New Roman" w:hAnsi="Times New Roman" w:cs="Times New Roman"/>
          <w:noProof/>
          <w:color w:val="111111"/>
          <w:sz w:val="24"/>
          <w:szCs w:val="24"/>
          <w:lang w:val="en-ID"/>
        </w:rPr>
        <w:t xml:space="preserve">(Sapoetra </w:t>
      </w:r>
      <w:r w:rsidR="004A307D" w:rsidRPr="004A307D">
        <w:rPr>
          <w:rFonts w:ascii="Times New Roman" w:hAnsi="Times New Roman" w:cs="Times New Roman"/>
          <w:noProof/>
          <w:color w:val="111111"/>
          <w:sz w:val="24"/>
          <w:szCs w:val="24"/>
          <w:lang w:val="en-ID"/>
        </w:rPr>
        <w:t>&amp; Hardini, 2020)</w:t>
      </w:r>
      <w:r w:rsidR="004A307D">
        <w:rPr>
          <w:rFonts w:ascii="Times New Roman" w:hAnsi="Times New Roman" w:cs="Times New Roman"/>
          <w:color w:val="111111"/>
          <w:sz w:val="24"/>
          <w:szCs w:val="24"/>
          <w:lang w:val="en-ID"/>
        </w:rPr>
        <w:fldChar w:fldCharType="end"/>
      </w:r>
      <w:r w:rsidR="004A307D">
        <w:rPr>
          <w:rFonts w:ascii="Times New Roman" w:hAnsi="Times New Roman" w:cs="Times New Roman"/>
          <w:color w:val="111111"/>
          <w:sz w:val="24"/>
          <w:szCs w:val="24"/>
          <w:lang w:val="en-ID"/>
        </w:rPr>
        <w:t xml:space="preserve"> </w:t>
      </w:r>
      <w:r w:rsidRPr="00004E5D">
        <w:rPr>
          <w:rFonts w:ascii="Times New Roman" w:hAnsi="Times New Roman" w:cs="Times New Roman"/>
          <w:color w:val="111111"/>
          <w:sz w:val="24"/>
          <w:szCs w:val="24"/>
          <w:lang w:val="en-ID"/>
        </w:rPr>
        <w:t>yaitu:</w:t>
      </w:r>
    </w:p>
    <w:p w14:paraId="43EC7088" w14:textId="0B726872" w:rsidR="00004E5D" w:rsidRPr="00004E5D" w:rsidRDefault="00023D4A" w:rsidP="00004E5D">
      <w:pPr>
        <w:pStyle w:val="ListParagraph"/>
        <w:numPr>
          <w:ilvl w:val="0"/>
          <w:numId w:val="43"/>
        </w:numPr>
        <w:spacing w:after="0" w:line="240" w:lineRule="auto"/>
        <w:ind w:left="360"/>
        <w:jc w:val="both"/>
        <w:rPr>
          <w:rFonts w:ascii="Times New Roman" w:hAnsi="Times New Roman" w:cs="Times New Roman"/>
          <w:color w:val="111111"/>
          <w:sz w:val="24"/>
          <w:szCs w:val="24"/>
          <w:lang w:val="en-ID"/>
        </w:rPr>
      </w:pPr>
      <w:r>
        <w:rPr>
          <w:rFonts w:ascii="Times New Roman" w:hAnsi="Times New Roman" w:cs="Times New Roman"/>
          <w:color w:val="111111"/>
          <w:sz w:val="24"/>
          <w:szCs w:val="24"/>
          <w:lang w:val="en-ID"/>
        </w:rPr>
        <w:t xml:space="preserve">Orientasikan siswa terhadap </w:t>
      </w:r>
      <w:r w:rsidR="00004E5D" w:rsidRPr="00004E5D">
        <w:rPr>
          <w:rFonts w:ascii="Times New Roman" w:hAnsi="Times New Roman" w:cs="Times New Roman"/>
          <w:color w:val="111111"/>
          <w:sz w:val="24"/>
          <w:szCs w:val="24"/>
          <w:lang w:val="en-ID"/>
        </w:rPr>
        <w:t>masalah.</w:t>
      </w:r>
    </w:p>
    <w:p w14:paraId="60A5E360" w14:textId="2B00D379" w:rsidR="00004E5D" w:rsidRPr="00004E5D" w:rsidRDefault="00004E5D" w:rsidP="00004E5D">
      <w:pPr>
        <w:pStyle w:val="ListParagraph"/>
        <w:numPr>
          <w:ilvl w:val="0"/>
          <w:numId w:val="43"/>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Organisasikan siswa dalam belajar.</w:t>
      </w:r>
    </w:p>
    <w:p w14:paraId="5710CF23" w14:textId="1AEB9016" w:rsidR="00004E5D" w:rsidRPr="00004E5D" w:rsidRDefault="00004E5D" w:rsidP="00004E5D">
      <w:pPr>
        <w:pStyle w:val="ListParagraph"/>
        <w:numPr>
          <w:ilvl w:val="0"/>
          <w:numId w:val="43"/>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Melakukan bim</w:t>
      </w:r>
      <w:r w:rsidR="00023D4A">
        <w:rPr>
          <w:rFonts w:ascii="Times New Roman" w:hAnsi="Times New Roman" w:cs="Times New Roman"/>
          <w:color w:val="111111"/>
          <w:sz w:val="24"/>
          <w:szCs w:val="24"/>
          <w:lang w:val="en-ID"/>
        </w:rPr>
        <w:t>bingan penyelidikan individu maupun</w:t>
      </w:r>
      <w:r w:rsidRPr="00004E5D">
        <w:rPr>
          <w:rFonts w:ascii="Times New Roman" w:hAnsi="Times New Roman" w:cs="Times New Roman"/>
          <w:color w:val="111111"/>
          <w:sz w:val="24"/>
          <w:szCs w:val="24"/>
          <w:lang w:val="en-ID"/>
        </w:rPr>
        <w:t xml:space="preserve"> kelompok.</w:t>
      </w:r>
    </w:p>
    <w:p w14:paraId="3AE755D2" w14:textId="6E8CFF2D" w:rsidR="00004E5D" w:rsidRPr="00004E5D" w:rsidRDefault="00004E5D" w:rsidP="00004E5D">
      <w:pPr>
        <w:pStyle w:val="ListParagraph"/>
        <w:numPr>
          <w:ilvl w:val="0"/>
          <w:numId w:val="43"/>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M</w:t>
      </w:r>
      <w:r w:rsidR="00023D4A">
        <w:rPr>
          <w:rFonts w:ascii="Times New Roman" w:hAnsi="Times New Roman" w:cs="Times New Roman"/>
          <w:color w:val="111111"/>
          <w:sz w:val="24"/>
          <w:szCs w:val="24"/>
          <w:lang w:val="en-ID"/>
        </w:rPr>
        <w:t>elakukan pengembangan dan penyaji</w:t>
      </w:r>
      <w:r w:rsidRPr="00004E5D">
        <w:rPr>
          <w:rFonts w:ascii="Times New Roman" w:hAnsi="Times New Roman" w:cs="Times New Roman"/>
          <w:color w:val="111111"/>
          <w:sz w:val="24"/>
          <w:szCs w:val="24"/>
          <w:lang w:val="en-ID"/>
        </w:rPr>
        <w:t>an karya yang dihasilkan.</w:t>
      </w:r>
    </w:p>
    <w:p w14:paraId="57D4268A" w14:textId="68CE9772" w:rsidR="00004E5D" w:rsidRPr="00004E5D" w:rsidRDefault="00004E5D" w:rsidP="00004E5D">
      <w:pPr>
        <w:pStyle w:val="ListParagraph"/>
        <w:numPr>
          <w:ilvl w:val="0"/>
          <w:numId w:val="43"/>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 xml:space="preserve">Melakukan analisis dan evaluasi </w:t>
      </w:r>
      <w:r w:rsidR="00023D4A">
        <w:rPr>
          <w:rFonts w:ascii="Times New Roman" w:hAnsi="Times New Roman" w:cs="Times New Roman"/>
          <w:color w:val="111111"/>
          <w:sz w:val="24"/>
          <w:szCs w:val="24"/>
          <w:lang w:val="en-ID"/>
        </w:rPr>
        <w:t>tahapan</w:t>
      </w:r>
      <w:r w:rsidRPr="00004E5D">
        <w:rPr>
          <w:rFonts w:ascii="Times New Roman" w:hAnsi="Times New Roman" w:cs="Times New Roman"/>
          <w:color w:val="111111"/>
          <w:sz w:val="24"/>
          <w:szCs w:val="24"/>
          <w:lang w:val="en-ID"/>
        </w:rPr>
        <w:t xml:space="preserve"> penyelesaian masalah.</w:t>
      </w:r>
    </w:p>
    <w:p w14:paraId="00D76064" w14:textId="7FCBDF4C" w:rsidR="00004E5D" w:rsidRPr="00004E5D" w:rsidRDefault="00004E5D" w:rsidP="00004E5D">
      <w:pPr>
        <w:spacing w:after="0" w:line="240" w:lineRule="auto"/>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Sedangkan Barret</w:t>
      </w:r>
      <w:r w:rsidR="00021B70">
        <w:rPr>
          <w:rFonts w:ascii="Times New Roman" w:hAnsi="Times New Roman" w:cs="Times New Roman"/>
          <w:color w:val="111111"/>
          <w:sz w:val="24"/>
          <w:szCs w:val="24"/>
          <w:lang w:val="en-ID"/>
        </w:rPr>
        <w:t xml:space="preserve"> </w:t>
      </w:r>
      <w:r w:rsidR="00021B70">
        <w:rPr>
          <w:rFonts w:ascii="Times New Roman" w:hAnsi="Times New Roman" w:cs="Times New Roman"/>
          <w:color w:val="111111"/>
          <w:sz w:val="24"/>
          <w:szCs w:val="24"/>
          <w:lang w:val="en-ID"/>
        </w:rPr>
        <w:fldChar w:fldCharType="begin" w:fldLock="1"/>
      </w:r>
      <w:r w:rsidR="00021B70">
        <w:rPr>
          <w:rFonts w:ascii="Times New Roman" w:hAnsi="Times New Roman" w:cs="Times New Roman"/>
          <w:color w:val="111111"/>
          <w:sz w:val="24"/>
          <w:szCs w:val="24"/>
          <w:lang w:val="en-ID"/>
        </w:rPr>
        <w:instrText>ADDIN CSL_CITATION {"citationItems":[{"id":"ITEM-1","itemData":{"abstract":"Artikel ini merupakan literatur review yang bertujuan untuk memberikan kajian tentang model pembelajaran Problem Based Learning (PBL) untuk meningkatkan keterampilan berpikir kritis. Dalam artikel ini akan dibahas mengenai model pembelajaran PBL dan keterampilan berpikir kritis serta keterkaitan PBL dengan keterampilan berpikir kritis. PBL adalah pembelajaran yang diperoleh melalui proses menuju pemahaman akan resolusi suatu masalah, melalui PBL siswa memperoleh pengalaman dalam menangani masalah-masalah yang realistis, dan menekankan pada penggunaan komunikasi, kerjasama dan sumber-sumber yang ada untuk merumuskan ide dan mengembangkan keterampilan penalaran. Adapun keterampilan berpikir kritis dapat diartikan sebagai keterampilan berpikir tingkat tinggi, merupakan sebuah proses yang disengaja dan dilakukan secara sadar untuk menafsirkan sekaligus mengevaluasi sebuah informasi dari pengalaman, keyakinan, dan kemampuan yang ada dengan tujuan untuk menguji suatu pendapat atau ide, termasuk didalamnya melakukan pertimbangan atau pemikiran yang didasarkan pada pendapat yang diajukan. Ennis dalam Costa (1985) mengembangkan indikator keterampilan berpikir kritis, terdiri atas : (1) Elementary clarification (memberikan penjelasan sederhana), (2) Basic support (membangun keterampilan dasar), (3) Inference (menyimpulkan), (4) Advances clarification (membuat penjelasan lebih lanjut), dan (5) Strategies and tactics (strategi dan taktik). Keterampilan berpikir kritis dapat ditingkatkan melalui PBL karena pendekatan pembelajaran pada masalah autentik, dan siswa tidak hanya diminta untuk memahami suatu masalah saja akan tetapi juga harus mampu bekerja sama untuk memecahkan masalah tersebut, sehingga mampu menstimulus kemampuan dan keterampilan siswa, terutama keterampilan berpikir kritis","author":[{"dropping-particle":"","family":"Masrinah","given":"Enok Noni","non-dropping-particle":"","parse-names":false,"suffix":""},{"dropping-particle":"","family":"Aripin","given":"Ipin","non-dropping-particle":"","parse-names":false,"suffix":""},{"dropping-particle":"","family":"Gaffar","given":"Aden Arif","non-dropping-particle":"","parse-names":false,"suffix":""}],"container-title":"Seminar Nasional Pendidikan","id":"ITEM-1","issued":{"date-parts":[["2019"]]},"page":"924-932","title":"Problem Based Learning (PBL) Untuk Meningkatkan Keterampilan Berpikir Kritis","type":"article-journal"},"uris":["http://www.mendeley.com/documents/?uuid=7afa6d85-0bba-42f5-929f-67f34dcd649c"]}],"mendeley":{"formattedCitation":"(Masrinah et al., 2019)","plainTextFormattedCitation":"(Masrinah et al., 2019)","previouslyFormattedCitation":"(Masrinah et al., 2019)"},"properties":{"noteIndex":0},"schema":"https://github.com/citation-style-language/schema/raw/master/csl-citation.json"}</w:instrText>
      </w:r>
      <w:r w:rsidR="00021B70">
        <w:rPr>
          <w:rFonts w:ascii="Times New Roman" w:hAnsi="Times New Roman" w:cs="Times New Roman"/>
          <w:color w:val="111111"/>
          <w:sz w:val="24"/>
          <w:szCs w:val="24"/>
          <w:lang w:val="en-ID"/>
        </w:rPr>
        <w:fldChar w:fldCharType="separate"/>
      </w:r>
      <w:r w:rsidR="00021B70" w:rsidRPr="00021B70">
        <w:rPr>
          <w:rFonts w:ascii="Times New Roman" w:hAnsi="Times New Roman" w:cs="Times New Roman"/>
          <w:noProof/>
          <w:color w:val="111111"/>
          <w:sz w:val="24"/>
          <w:szCs w:val="24"/>
          <w:lang w:val="en-ID"/>
        </w:rPr>
        <w:t>(Masrinah et al., 2019)</w:t>
      </w:r>
      <w:r w:rsidR="00021B70">
        <w:rPr>
          <w:rFonts w:ascii="Times New Roman" w:hAnsi="Times New Roman" w:cs="Times New Roman"/>
          <w:color w:val="111111"/>
          <w:sz w:val="24"/>
          <w:szCs w:val="24"/>
          <w:lang w:val="en-ID"/>
        </w:rPr>
        <w:fldChar w:fldCharType="end"/>
      </w:r>
      <w:r w:rsidR="00021B70">
        <w:rPr>
          <w:rFonts w:ascii="Times New Roman" w:hAnsi="Times New Roman" w:cs="Times New Roman"/>
          <w:color w:val="111111"/>
          <w:sz w:val="24"/>
          <w:szCs w:val="24"/>
          <w:lang w:val="en-ID"/>
        </w:rPr>
        <w:t xml:space="preserve"> </w:t>
      </w:r>
      <w:r w:rsidRPr="00004E5D">
        <w:rPr>
          <w:rFonts w:ascii="Times New Roman" w:hAnsi="Times New Roman" w:cs="Times New Roman"/>
          <w:color w:val="111111"/>
          <w:sz w:val="24"/>
          <w:szCs w:val="24"/>
          <w:lang w:val="en-ID"/>
        </w:rPr>
        <w:t>mengemukakan sintaks atau tahapan dari model PBL sebagai berikut:</w:t>
      </w:r>
    </w:p>
    <w:p w14:paraId="61999127" w14:textId="18469923" w:rsidR="00004E5D" w:rsidRPr="00004E5D" w:rsidRDefault="00004E5D" w:rsidP="00004E5D">
      <w:pPr>
        <w:pStyle w:val="ListParagraph"/>
        <w:numPr>
          <w:ilvl w:val="0"/>
          <w:numId w:val="45"/>
        </w:numPr>
        <w:spacing w:after="0"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Pemberian suatu persoalan oleh guru atau berasal dari pengalaman siswa.</w:t>
      </w:r>
    </w:p>
    <w:p w14:paraId="5B62612E" w14:textId="7A431378" w:rsidR="00004E5D" w:rsidRPr="00004E5D" w:rsidRDefault="00004E5D" w:rsidP="00004E5D">
      <w:pPr>
        <w:pStyle w:val="ListParagraph"/>
        <w:numPr>
          <w:ilvl w:val="0"/>
          <w:numId w:val="45"/>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Siswa diarahkan untuk berdiskusi dalam kelompok kecil.</w:t>
      </w:r>
    </w:p>
    <w:p w14:paraId="6837091C" w14:textId="751A6351" w:rsidR="00004E5D" w:rsidRPr="00004E5D" w:rsidRDefault="00004E5D" w:rsidP="00004E5D">
      <w:pPr>
        <w:pStyle w:val="ListParagraph"/>
        <w:numPr>
          <w:ilvl w:val="0"/>
          <w:numId w:val="45"/>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Siswa secara bebas melakukan kajian terkait dengan masalah yang harus diselesaikan, seperti mencari sumber informasi dari buku, internet atau hasil pelaksanaan observasi.</w:t>
      </w:r>
    </w:p>
    <w:p w14:paraId="22656A7D" w14:textId="5B29D597" w:rsidR="00004E5D" w:rsidRPr="00004E5D" w:rsidRDefault="00004E5D" w:rsidP="00004E5D">
      <w:pPr>
        <w:pStyle w:val="ListParagraph"/>
        <w:numPr>
          <w:ilvl w:val="0"/>
          <w:numId w:val="45"/>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Siswa bersama kelompoknya saling menukar informasi dan menyelesaikan masalah dengan kerjasama.</w:t>
      </w:r>
    </w:p>
    <w:p w14:paraId="27B305CB" w14:textId="77DB5DAE" w:rsidR="00004E5D" w:rsidRPr="00004E5D" w:rsidRDefault="00004E5D" w:rsidP="00004E5D">
      <w:pPr>
        <w:pStyle w:val="ListParagraph"/>
        <w:numPr>
          <w:ilvl w:val="0"/>
          <w:numId w:val="45"/>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Solusi yang ditemukan siswa dikembangkan dan disajikan.</w:t>
      </w:r>
    </w:p>
    <w:p w14:paraId="19F2020F" w14:textId="3CFC0756" w:rsidR="00004E5D" w:rsidRPr="00004E5D" w:rsidRDefault="00004E5D" w:rsidP="00004E5D">
      <w:pPr>
        <w:pStyle w:val="ListParagraph"/>
        <w:numPr>
          <w:ilvl w:val="0"/>
          <w:numId w:val="45"/>
        </w:numPr>
        <w:spacing w:line="240" w:lineRule="auto"/>
        <w:ind w:left="360"/>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 xml:space="preserve">Siswa bersama guru melakukan evaluasi berkaitan dengan seluruh kegiatan pembelajaran. </w:t>
      </w:r>
    </w:p>
    <w:p w14:paraId="7445AD99" w14:textId="77777777" w:rsidR="00004E5D" w:rsidRPr="00004E5D" w:rsidRDefault="00004E5D" w:rsidP="008B4F15">
      <w:pPr>
        <w:spacing w:after="0" w:line="240" w:lineRule="auto"/>
        <w:jc w:val="both"/>
        <w:rPr>
          <w:rFonts w:ascii="Times New Roman" w:hAnsi="Times New Roman" w:cs="Times New Roman"/>
          <w:color w:val="111111"/>
          <w:sz w:val="24"/>
          <w:szCs w:val="24"/>
          <w:lang w:val="en-ID"/>
        </w:rPr>
      </w:pPr>
      <w:r w:rsidRPr="00004E5D">
        <w:rPr>
          <w:rFonts w:ascii="Times New Roman" w:hAnsi="Times New Roman" w:cs="Times New Roman"/>
          <w:color w:val="111111"/>
          <w:sz w:val="24"/>
          <w:szCs w:val="24"/>
          <w:lang w:val="en-ID"/>
        </w:rPr>
        <w:t xml:space="preserve">Dari beberapa pendapat tersebut, maka kesimpulannya yaitu model PBL memiliki </w:t>
      </w:r>
      <w:proofErr w:type="gramStart"/>
      <w:r w:rsidRPr="00004E5D">
        <w:rPr>
          <w:rFonts w:ascii="Times New Roman" w:hAnsi="Times New Roman" w:cs="Times New Roman"/>
          <w:color w:val="111111"/>
          <w:sz w:val="24"/>
          <w:szCs w:val="24"/>
          <w:lang w:val="en-ID"/>
        </w:rPr>
        <w:t>lima</w:t>
      </w:r>
      <w:proofErr w:type="gramEnd"/>
      <w:r w:rsidRPr="00004E5D">
        <w:rPr>
          <w:rFonts w:ascii="Times New Roman" w:hAnsi="Times New Roman" w:cs="Times New Roman"/>
          <w:color w:val="111111"/>
          <w:sz w:val="24"/>
          <w:szCs w:val="24"/>
          <w:lang w:val="en-ID"/>
        </w:rPr>
        <w:t xml:space="preserve"> langkah pembelajaran, antara lain:</w:t>
      </w:r>
    </w:p>
    <w:p w14:paraId="3021B09B" w14:textId="5E37000B" w:rsidR="00004E5D" w:rsidRPr="008B4F15" w:rsidRDefault="00004E5D" w:rsidP="008B4F15">
      <w:pPr>
        <w:pStyle w:val="ListParagraph"/>
        <w:numPr>
          <w:ilvl w:val="0"/>
          <w:numId w:val="47"/>
        </w:numPr>
        <w:spacing w:after="0" w:line="240" w:lineRule="auto"/>
        <w:ind w:left="360"/>
        <w:jc w:val="both"/>
        <w:rPr>
          <w:rFonts w:ascii="Times New Roman" w:hAnsi="Times New Roman" w:cs="Times New Roman"/>
          <w:color w:val="111111"/>
          <w:sz w:val="24"/>
          <w:szCs w:val="24"/>
          <w:lang w:val="en-ID"/>
        </w:rPr>
      </w:pPr>
      <w:r w:rsidRPr="008B4F15">
        <w:rPr>
          <w:rFonts w:ascii="Times New Roman" w:hAnsi="Times New Roman" w:cs="Times New Roman"/>
          <w:color w:val="111111"/>
          <w:sz w:val="24"/>
          <w:szCs w:val="24"/>
          <w:lang w:val="en-ID"/>
        </w:rPr>
        <w:t>Mengorientasikan siswa pada masalah, pada tahap ini guru menyampaikan tujuan pembelajaran, memberikan motivasi pada siswa agar aktif berpartisipasi dalam kegiatan pemecahan masalah, dan memberikan gambaran permasalahan ya</w:t>
      </w:r>
      <w:r w:rsidR="008B4F15">
        <w:rPr>
          <w:rFonts w:ascii="Times New Roman" w:hAnsi="Times New Roman" w:cs="Times New Roman"/>
          <w:color w:val="111111"/>
          <w:sz w:val="24"/>
          <w:szCs w:val="24"/>
          <w:lang w:val="en-ID"/>
        </w:rPr>
        <w:t>ng harus dipecahkan oleh siswa.</w:t>
      </w:r>
    </w:p>
    <w:p w14:paraId="1781050D" w14:textId="76A79ACA" w:rsidR="00004E5D" w:rsidRPr="008B4F15" w:rsidRDefault="00004E5D" w:rsidP="008B4F15">
      <w:pPr>
        <w:pStyle w:val="ListParagraph"/>
        <w:numPr>
          <w:ilvl w:val="0"/>
          <w:numId w:val="47"/>
        </w:numPr>
        <w:spacing w:line="240" w:lineRule="auto"/>
        <w:ind w:left="360"/>
        <w:jc w:val="both"/>
        <w:rPr>
          <w:rFonts w:ascii="Times New Roman" w:hAnsi="Times New Roman" w:cs="Times New Roman"/>
          <w:color w:val="111111"/>
          <w:sz w:val="24"/>
          <w:szCs w:val="24"/>
          <w:lang w:val="en-ID"/>
        </w:rPr>
      </w:pPr>
      <w:r w:rsidRPr="008B4F15">
        <w:rPr>
          <w:rFonts w:ascii="Times New Roman" w:hAnsi="Times New Roman" w:cs="Times New Roman"/>
          <w:color w:val="111111"/>
          <w:sz w:val="24"/>
          <w:szCs w:val="24"/>
          <w:lang w:val="en-ID"/>
        </w:rPr>
        <w:t>Mengorganisasikan siswa dalam belajar, pada tahap ini guru membentuk siswa menjadi beberapa kelompok yang heterogen dan membantu siswa dalam pembagian tugas pemecahan masalah.</w:t>
      </w:r>
    </w:p>
    <w:p w14:paraId="4BAB75ED" w14:textId="7A80AAC3" w:rsidR="00004E5D" w:rsidRPr="008B4F15" w:rsidRDefault="00004E5D" w:rsidP="008B4F15">
      <w:pPr>
        <w:pStyle w:val="ListParagraph"/>
        <w:numPr>
          <w:ilvl w:val="0"/>
          <w:numId w:val="47"/>
        </w:numPr>
        <w:spacing w:line="240" w:lineRule="auto"/>
        <w:ind w:left="360"/>
        <w:jc w:val="both"/>
        <w:rPr>
          <w:rFonts w:ascii="Times New Roman" w:hAnsi="Times New Roman" w:cs="Times New Roman"/>
          <w:color w:val="111111"/>
          <w:sz w:val="24"/>
          <w:szCs w:val="24"/>
          <w:lang w:val="en-ID"/>
        </w:rPr>
      </w:pPr>
      <w:r w:rsidRPr="008B4F15">
        <w:rPr>
          <w:rFonts w:ascii="Times New Roman" w:hAnsi="Times New Roman" w:cs="Times New Roman"/>
          <w:color w:val="111111"/>
          <w:sz w:val="24"/>
          <w:szCs w:val="24"/>
          <w:lang w:val="en-ID"/>
        </w:rPr>
        <w:t>Membimbing penelitian individu dan kelompok, pada tahap ini guru mengarahkan siswa untuk mengumpulkan data yang diperlukan dan mengarahkan siswa melakukan percobaan untuk memperoleh penjelasan terkait solusi dari masalah tersebut.</w:t>
      </w:r>
    </w:p>
    <w:p w14:paraId="0BD7D367" w14:textId="768828CF" w:rsidR="00004E5D" w:rsidRPr="008B4F15" w:rsidRDefault="00023D4A" w:rsidP="008B4F15">
      <w:pPr>
        <w:pStyle w:val="ListParagraph"/>
        <w:numPr>
          <w:ilvl w:val="0"/>
          <w:numId w:val="47"/>
        </w:numPr>
        <w:spacing w:line="240" w:lineRule="auto"/>
        <w:ind w:left="360"/>
        <w:jc w:val="both"/>
        <w:rPr>
          <w:rFonts w:ascii="Times New Roman" w:hAnsi="Times New Roman" w:cs="Times New Roman"/>
          <w:color w:val="111111"/>
          <w:sz w:val="24"/>
          <w:szCs w:val="24"/>
          <w:lang w:val="en-ID"/>
        </w:rPr>
      </w:pPr>
      <w:r>
        <w:rPr>
          <w:rFonts w:ascii="Times New Roman" w:hAnsi="Times New Roman" w:cs="Times New Roman"/>
          <w:color w:val="111111"/>
          <w:sz w:val="24"/>
          <w:szCs w:val="24"/>
          <w:lang w:val="en-ID"/>
        </w:rPr>
        <w:t>Melakukan p</w:t>
      </w:r>
      <w:r w:rsidR="00004E5D" w:rsidRPr="008B4F15">
        <w:rPr>
          <w:rFonts w:ascii="Times New Roman" w:hAnsi="Times New Roman" w:cs="Times New Roman"/>
          <w:color w:val="111111"/>
          <w:sz w:val="24"/>
          <w:szCs w:val="24"/>
          <w:lang w:val="en-ID"/>
        </w:rPr>
        <w:t>engembangan dan penyajian hasil karya, pada tahap ini guru mengarahkan siswa untuk mengembangkan informasi yang diperoleh terkait pemecahan masalah dan disajikan dalam bentuk laporan seperti portofolio, gambar, video, presentasi, dan lain-lain.</w:t>
      </w:r>
    </w:p>
    <w:p w14:paraId="16C120B0" w14:textId="63384481" w:rsidR="008B4F15" w:rsidRPr="008B4F15" w:rsidRDefault="00023D4A" w:rsidP="008B4F15">
      <w:pPr>
        <w:pStyle w:val="ListParagraph"/>
        <w:numPr>
          <w:ilvl w:val="0"/>
          <w:numId w:val="47"/>
        </w:numPr>
        <w:spacing w:line="240" w:lineRule="auto"/>
        <w:ind w:left="360"/>
        <w:jc w:val="both"/>
        <w:rPr>
          <w:rFonts w:ascii="Times New Roman" w:hAnsi="Times New Roman" w:cs="Times New Roman"/>
          <w:color w:val="111111"/>
          <w:sz w:val="24"/>
          <w:szCs w:val="24"/>
          <w:lang w:val="en-ID"/>
        </w:rPr>
      </w:pPr>
      <w:r>
        <w:rPr>
          <w:rFonts w:ascii="Times New Roman" w:hAnsi="Times New Roman" w:cs="Times New Roman"/>
          <w:color w:val="111111"/>
          <w:sz w:val="24"/>
          <w:szCs w:val="24"/>
          <w:lang w:val="en-ID"/>
        </w:rPr>
        <w:t>Melakukan analisis serta evaluasi tahapan</w:t>
      </w:r>
      <w:r w:rsidR="00004E5D" w:rsidRPr="008B4F15">
        <w:rPr>
          <w:rFonts w:ascii="Times New Roman" w:hAnsi="Times New Roman" w:cs="Times New Roman"/>
          <w:color w:val="111111"/>
          <w:sz w:val="24"/>
          <w:szCs w:val="24"/>
          <w:lang w:val="en-ID"/>
        </w:rPr>
        <w:t xml:space="preserve"> pemecahan masalah, pada tahap ini </w:t>
      </w:r>
      <w:r>
        <w:rPr>
          <w:rFonts w:ascii="Times New Roman" w:hAnsi="Times New Roman" w:cs="Times New Roman"/>
          <w:color w:val="111111"/>
          <w:sz w:val="24"/>
          <w:szCs w:val="24"/>
          <w:lang w:val="en-ID"/>
        </w:rPr>
        <w:t>guru mengajak</w:t>
      </w:r>
      <w:r w:rsidR="00004E5D" w:rsidRPr="008B4F15">
        <w:rPr>
          <w:rFonts w:ascii="Times New Roman" w:hAnsi="Times New Roman" w:cs="Times New Roman"/>
          <w:color w:val="111111"/>
          <w:sz w:val="24"/>
          <w:szCs w:val="24"/>
          <w:lang w:val="en-ID"/>
        </w:rPr>
        <w:t xml:space="preserve"> siswa untuk melakukan refleksi sekaligus evaluasi terhadap proses investigasi dalam pemecahan masalah yang sudah dilakukan.</w:t>
      </w:r>
    </w:p>
    <w:p w14:paraId="1CCF279E" w14:textId="6031BDC4" w:rsidR="003B5759" w:rsidRPr="00C725DD" w:rsidRDefault="00040F6F" w:rsidP="00D162C3">
      <w:pPr>
        <w:spacing w:before="240" w:after="0" w:line="240" w:lineRule="auto"/>
        <w:jc w:val="both"/>
        <w:rPr>
          <w:rFonts w:ascii="Times New Roman" w:eastAsia="Times New Roman" w:hAnsi="Times New Roman" w:cs="Times New Roman"/>
          <w:caps/>
          <w:sz w:val="24"/>
        </w:rPr>
      </w:pPr>
      <w:r w:rsidRPr="00C725DD">
        <w:rPr>
          <w:rFonts w:ascii="Times New Roman" w:hAnsi="Times New Roman" w:cs="Times New Roman"/>
          <w:b/>
          <w:sz w:val="24"/>
          <w:lang w:val="en-US"/>
        </w:rPr>
        <w:lastRenderedPageBreak/>
        <w:t>METODE</w:t>
      </w:r>
    </w:p>
    <w:p w14:paraId="522FA520" w14:textId="77777777" w:rsidR="003B5759" w:rsidRPr="00C725DD" w:rsidRDefault="003B5759" w:rsidP="003B5759">
      <w:pPr>
        <w:tabs>
          <w:tab w:val="left" w:pos="567"/>
        </w:tabs>
        <w:spacing w:after="0" w:line="240" w:lineRule="auto"/>
        <w:jc w:val="both"/>
        <w:rPr>
          <w:rFonts w:ascii="Times New Roman" w:hAnsi="Times New Roman" w:cs="Times New Roman"/>
          <w:color w:val="FF0000"/>
          <w:sz w:val="10"/>
          <w:lang w:val="en-US"/>
        </w:rPr>
      </w:pPr>
    </w:p>
    <w:p w14:paraId="7D1C0DAF" w14:textId="01B23FD3" w:rsidR="008B4F15" w:rsidRPr="008B4F15" w:rsidRDefault="008B4F15" w:rsidP="005F37F1">
      <w:pPr>
        <w:spacing w:line="240" w:lineRule="auto"/>
        <w:jc w:val="both"/>
        <w:rPr>
          <w:rFonts w:ascii="Times New Roman" w:hAnsi="Times New Roman" w:cs="Times New Roman"/>
          <w:sz w:val="24"/>
          <w:szCs w:val="24"/>
        </w:rPr>
      </w:pPr>
      <w:r w:rsidRPr="008B4F15">
        <w:rPr>
          <w:rFonts w:ascii="Times New Roman" w:hAnsi="Times New Roman" w:cs="Times New Roman"/>
          <w:sz w:val="24"/>
          <w:szCs w:val="24"/>
        </w:rPr>
        <w:t>Penelitian ini menggunakan metode deskriptif kualitatif. Pe</w:t>
      </w:r>
      <w:r w:rsidR="00023D4A">
        <w:rPr>
          <w:rFonts w:ascii="Times New Roman" w:hAnsi="Times New Roman" w:cs="Times New Roman"/>
          <w:sz w:val="24"/>
          <w:szCs w:val="24"/>
        </w:rPr>
        <w:t xml:space="preserve">nelitian kualitatif adalah </w:t>
      </w:r>
      <w:r w:rsidR="00023D4A">
        <w:rPr>
          <w:rFonts w:ascii="Times New Roman" w:hAnsi="Times New Roman" w:cs="Times New Roman"/>
          <w:sz w:val="24"/>
          <w:szCs w:val="24"/>
          <w:lang w:val="en-US"/>
        </w:rPr>
        <w:t>metode</w:t>
      </w:r>
      <w:r w:rsidRPr="008B4F15">
        <w:rPr>
          <w:rFonts w:ascii="Times New Roman" w:hAnsi="Times New Roman" w:cs="Times New Roman"/>
          <w:sz w:val="24"/>
          <w:szCs w:val="24"/>
        </w:rPr>
        <w:t xml:space="preserve"> penelitian yang </w:t>
      </w:r>
      <w:r w:rsidR="00023D4A">
        <w:rPr>
          <w:rFonts w:ascii="Times New Roman" w:hAnsi="Times New Roman" w:cs="Times New Roman"/>
          <w:sz w:val="24"/>
          <w:szCs w:val="24"/>
          <w:lang w:val="en-US"/>
        </w:rPr>
        <w:t xml:space="preserve">tidak melalui metode perhitungan atau </w:t>
      </w:r>
      <w:r w:rsidR="00C51F98">
        <w:rPr>
          <w:rFonts w:ascii="Times New Roman" w:hAnsi="Times New Roman" w:cs="Times New Roman"/>
          <w:sz w:val="24"/>
          <w:szCs w:val="24"/>
        </w:rPr>
        <w:t xml:space="preserve">metode komputasi </w:t>
      </w:r>
      <w:r w:rsidR="00C51F98">
        <w:rPr>
          <w:rFonts w:ascii="Times New Roman" w:hAnsi="Times New Roman" w:cs="Times New Roman"/>
          <w:sz w:val="24"/>
          <w:szCs w:val="24"/>
          <w:lang w:val="en-US"/>
        </w:rPr>
        <w:t>yang lain</w:t>
      </w:r>
      <w:r w:rsidR="00023D4A">
        <w:rPr>
          <w:rFonts w:ascii="Times New Roman" w:hAnsi="Times New Roman" w:cs="Times New Roman"/>
          <w:sz w:val="24"/>
          <w:szCs w:val="24"/>
          <w:lang w:val="en-US"/>
        </w:rPr>
        <w:t xml:space="preserve"> ke dalam hasilnya</w:t>
      </w:r>
      <w:r w:rsidR="00021B70">
        <w:rPr>
          <w:rFonts w:ascii="Times New Roman" w:hAnsi="Times New Roman" w:cs="Times New Roman"/>
          <w:sz w:val="24"/>
          <w:szCs w:val="24"/>
          <w:lang w:val="en-US"/>
        </w:rPr>
        <w:t xml:space="preserve"> </w:t>
      </w:r>
      <w:r w:rsidR="00021B70">
        <w:rPr>
          <w:rFonts w:ascii="Times New Roman" w:hAnsi="Times New Roman" w:cs="Times New Roman"/>
          <w:sz w:val="24"/>
          <w:szCs w:val="24"/>
          <w:lang w:val="en-US"/>
        </w:rPr>
        <w:fldChar w:fldCharType="begin" w:fldLock="1"/>
      </w:r>
      <w:r w:rsidR="00021B70">
        <w:rPr>
          <w:rFonts w:ascii="Times New Roman" w:hAnsi="Times New Roman" w:cs="Times New Roman"/>
          <w:sz w:val="24"/>
          <w:szCs w:val="24"/>
          <w:lang w:val="en-US"/>
        </w:rPr>
        <w:instrText>ADDIN CSL_CITATION {"citationItems":[{"id":"ITEM-1","itemData":{"abstract":"It is no secret to anyone that the current popularity of social media has been very rapid. Appears types of online social media with very diverse, ranging from Facebook, Twitter, Instagram, Foursquare, Path and others. The types of social media each having a different content and unique.This study entitled \"Government Communications Activities Ridwan Kamil in Social Media\". The issues raised in this research is how Ridwan Kamil utilize social media Facebook, Twitter and Instagram as a medium of communication to the public administration Bandung. Other research methods were used in this study is a qualitative research method with case study approach. Data collection techniques used were interviews, observation, and literature. The theory used is the theory of humanistic leadership / populistic and New Media Marshall McLuhan's theory. The purpose of this study was to determine how the process of government communications Ridwan Kamil, the main reason or reasons to use social media and how its role in everyday activities Ridwan Kamil as mayor of Bandung.Based on the results of interviews conducted by the researchers, the conclusion that government communications are executed Ridwan Kamil along the ranks of Bandung City Government is to shorten and simplify the flow of government bureaucracy that has been generally slow and cumbersome so that the flow of communication runs without any further insulation and barrier sometimes make it difficult for the public to be heard by government leaders and the aspirations and needs. The results of this study were analyzed by using the theory that has been used as a reference by researchers.","author":[{"dropping-particle":"","family":"Gunawan","given":"Iman","non-dropping-particle":"","parse-names":false,"suffix":""}],"container-title":"Pendidikan","id":"ITEM-1","issued":{"date-parts":[["2013"]]},"page":"143","title":"KUALITATIF Imam Gunawan","type":"article-journal"},"uris":["http://www.mendeley.com/documents/?uuid=1206b471-5f7c-4c12-8177-768d4a0486ff"]}],"mendeley":{"formattedCitation":"(Gunawan, 2013)","plainTextFormattedCitation":"(Gunawan, 2013)","previouslyFormattedCitation":"(Gunawan, 2013)"},"properties":{"noteIndex":0},"schema":"https://github.com/citation-style-language/schema/raw/master/csl-citation.json"}</w:instrText>
      </w:r>
      <w:r w:rsidR="00021B70">
        <w:rPr>
          <w:rFonts w:ascii="Times New Roman" w:hAnsi="Times New Roman" w:cs="Times New Roman"/>
          <w:sz w:val="24"/>
          <w:szCs w:val="24"/>
          <w:lang w:val="en-US"/>
        </w:rPr>
        <w:fldChar w:fldCharType="separate"/>
      </w:r>
      <w:r w:rsidR="00021B70" w:rsidRPr="00021B70">
        <w:rPr>
          <w:rFonts w:ascii="Times New Roman" w:hAnsi="Times New Roman" w:cs="Times New Roman"/>
          <w:noProof/>
          <w:sz w:val="24"/>
          <w:szCs w:val="24"/>
          <w:lang w:val="en-US"/>
        </w:rPr>
        <w:t>(Gunawan, 2013)</w:t>
      </w:r>
      <w:r w:rsidR="00021B70">
        <w:rPr>
          <w:rFonts w:ascii="Times New Roman" w:hAnsi="Times New Roman" w:cs="Times New Roman"/>
          <w:sz w:val="24"/>
          <w:szCs w:val="24"/>
          <w:lang w:val="en-US"/>
        </w:rPr>
        <w:fldChar w:fldCharType="end"/>
      </w:r>
      <w:r w:rsidR="005F37F1">
        <w:rPr>
          <w:rFonts w:ascii="Times New Roman" w:hAnsi="Times New Roman" w:cs="Times New Roman"/>
          <w:sz w:val="24"/>
          <w:szCs w:val="24"/>
        </w:rPr>
        <w:t>.</w:t>
      </w:r>
      <w:r w:rsidR="005F37F1">
        <w:rPr>
          <w:rFonts w:ascii="Times New Roman" w:hAnsi="Times New Roman" w:cs="Times New Roman"/>
          <w:sz w:val="24"/>
          <w:szCs w:val="24"/>
          <w:lang w:val="en-US"/>
        </w:rPr>
        <w:t xml:space="preserve"> </w:t>
      </w:r>
      <w:r w:rsidRPr="008B4F15">
        <w:rPr>
          <w:rFonts w:ascii="Times New Roman" w:hAnsi="Times New Roman" w:cs="Times New Roman"/>
          <w:sz w:val="24"/>
          <w:szCs w:val="24"/>
        </w:rPr>
        <w:t>Menurut Mukhtar</w:t>
      </w:r>
      <w:r w:rsidR="00021B70">
        <w:rPr>
          <w:rFonts w:ascii="Times New Roman" w:hAnsi="Times New Roman" w:cs="Times New Roman"/>
          <w:sz w:val="24"/>
          <w:szCs w:val="24"/>
          <w:lang w:val="en-US"/>
        </w:rPr>
        <w:t xml:space="preserve"> </w:t>
      </w:r>
      <w:r w:rsidR="00021B70">
        <w:rPr>
          <w:rFonts w:ascii="Times New Roman" w:hAnsi="Times New Roman" w:cs="Times New Roman"/>
          <w:sz w:val="24"/>
          <w:szCs w:val="24"/>
          <w:lang w:val="en-US"/>
        </w:rPr>
        <w:fldChar w:fldCharType="begin" w:fldLock="1"/>
      </w:r>
      <w:r w:rsidR="00021B70">
        <w:rPr>
          <w:rFonts w:ascii="Times New Roman" w:hAnsi="Times New Roman" w:cs="Times New Roman"/>
          <w:sz w:val="24"/>
          <w:szCs w:val="24"/>
          <w:lang w:val="en-US"/>
        </w:rPr>
        <w:instrText>ADDIN CSL_CITATION {"citationItems":[{"id":"ITEM-1","itemData":{"author":[{"dropping-particle":"","family":"Anggraeni, R. A., &amp; Wulandari","given":"M. A.","non-dropping-particle":"","parse-names":false,"suffix":""}],"container-title":"Journal of Elementary Education","id":"ITEM-1","issue":"01","issued":{"date-parts":[["2022"]]},"page":"157-161","title":"Penerapan Model Problem Based Learning untuk Mengukur Pemahaman Konsep Siswa Kelas 2 Sekolah Dasar pada Materi IPA Tema 6 Merawat Hewan dan Tumbuhan","type":"article-journal","volume":"05"},"uris":["http://www.mendeley.com/documents/?uuid=5f0ae5b7-126b-4f64-9aeb-48a7806842ba"]}],"mendeley":{"formattedCitation":"(Anggraeni, R. A., &amp; Wulandari, 2022)","manualFormatting":"(Anggraeni &amp; Wulandari, 2022)","plainTextFormattedCitation":"(Anggraeni, R. A., &amp; Wulandari, 2022)","previouslyFormattedCitation":"(Anggraeni, R. A., &amp; Wulandari, 2022)"},"properties":{"noteIndex":0},"schema":"https://github.com/citation-style-language/schema/raw/master/csl-citation.json"}</w:instrText>
      </w:r>
      <w:r w:rsidR="00021B70">
        <w:rPr>
          <w:rFonts w:ascii="Times New Roman" w:hAnsi="Times New Roman" w:cs="Times New Roman"/>
          <w:sz w:val="24"/>
          <w:szCs w:val="24"/>
          <w:lang w:val="en-US"/>
        </w:rPr>
        <w:fldChar w:fldCharType="separate"/>
      </w:r>
      <w:r w:rsidR="00021B70">
        <w:rPr>
          <w:rFonts w:ascii="Times New Roman" w:hAnsi="Times New Roman" w:cs="Times New Roman"/>
          <w:noProof/>
          <w:sz w:val="24"/>
          <w:szCs w:val="24"/>
          <w:lang w:val="en-US"/>
        </w:rPr>
        <w:t xml:space="preserve">(Anggraeni </w:t>
      </w:r>
      <w:r w:rsidR="00021B70" w:rsidRPr="00021B70">
        <w:rPr>
          <w:rFonts w:ascii="Times New Roman" w:hAnsi="Times New Roman" w:cs="Times New Roman"/>
          <w:noProof/>
          <w:sz w:val="24"/>
          <w:szCs w:val="24"/>
          <w:lang w:val="en-US"/>
        </w:rPr>
        <w:t>&amp; Wulandari, 2022)</w:t>
      </w:r>
      <w:r w:rsidR="00021B70">
        <w:rPr>
          <w:rFonts w:ascii="Times New Roman" w:hAnsi="Times New Roman" w:cs="Times New Roman"/>
          <w:sz w:val="24"/>
          <w:szCs w:val="24"/>
          <w:lang w:val="en-US"/>
        </w:rPr>
        <w:fldChar w:fldCharType="end"/>
      </w:r>
      <w:r w:rsidRPr="008B4F15">
        <w:rPr>
          <w:rFonts w:ascii="Times New Roman" w:hAnsi="Times New Roman" w:cs="Times New Roman"/>
          <w:sz w:val="24"/>
          <w:szCs w:val="24"/>
        </w:rPr>
        <w:t>, metode deskriptif kualitatif adalah  metode pencarian informasi atau teori  penelitian pada titik waktu tertentu. Penelitian ini merupakan penelitian deskriptif kualitatif yang memiliki tujuan untuk menggambarkan kemampuan pemahaman konsep IPS siswa kelas IV SD dengan menerapkan model PBL tanpa melalui prosedur statistik.</w:t>
      </w:r>
    </w:p>
    <w:p w14:paraId="3845DBB3" w14:textId="2793EB2A" w:rsidR="008B4F15" w:rsidRPr="008B4F15" w:rsidRDefault="008B4F15" w:rsidP="005F37F1">
      <w:pPr>
        <w:spacing w:line="240" w:lineRule="auto"/>
        <w:jc w:val="both"/>
        <w:rPr>
          <w:rFonts w:ascii="Times New Roman" w:hAnsi="Times New Roman" w:cs="Times New Roman"/>
          <w:sz w:val="24"/>
          <w:szCs w:val="24"/>
        </w:rPr>
      </w:pPr>
      <w:r w:rsidRPr="008B4F15">
        <w:rPr>
          <w:rFonts w:ascii="Times New Roman" w:hAnsi="Times New Roman" w:cs="Times New Roman"/>
          <w:sz w:val="24"/>
          <w:szCs w:val="24"/>
        </w:rPr>
        <w:t xml:space="preserve">Subjek dalam penelitian ini adalah siswa kelas IV SDN Batujajar 2 yang berlokasi di Kabupaten Bandung Barat. Jumlah siswa yang </w:t>
      </w:r>
      <w:r w:rsidR="005F37F1">
        <w:rPr>
          <w:rFonts w:ascii="Times New Roman" w:hAnsi="Times New Roman" w:cs="Times New Roman"/>
          <w:sz w:val="24"/>
          <w:szCs w:val="24"/>
        </w:rPr>
        <w:t>diteliti sebanyak 27 orang ya</w:t>
      </w:r>
      <w:r w:rsidR="005F37F1">
        <w:rPr>
          <w:rFonts w:ascii="Times New Roman" w:hAnsi="Times New Roman" w:cs="Times New Roman"/>
          <w:sz w:val="24"/>
          <w:szCs w:val="24"/>
          <w:lang w:val="en-US"/>
        </w:rPr>
        <w:t>kni</w:t>
      </w:r>
      <w:r w:rsidRPr="008B4F15">
        <w:rPr>
          <w:rFonts w:ascii="Times New Roman" w:hAnsi="Times New Roman" w:cs="Times New Roman"/>
          <w:sz w:val="24"/>
          <w:szCs w:val="24"/>
        </w:rPr>
        <w:t xml:space="preserve"> 16 siswa laki-laki dan 11 siswa perempuan. Pengumpulan data dalam penelitian ini menggunakan teknik observasi, angket, dan tes tertulis. Instrumen dalam penelitian ini yaitu: 1) Lembar observasi untuk mengetahui proses penerapan model PBL dalam pembelajaran. 2) Angket untuk memperoleh respon guru, respon siswa, dan kesulitan siswa. 3) Tes tertulis yang berisi 5 soal pilihan ganda dan 2 soal essay untuk mengetahui tingkat kemampuan pemahaman konsep IPS siswa. </w:t>
      </w:r>
    </w:p>
    <w:p w14:paraId="01C18FAC" w14:textId="77777777" w:rsidR="008B4F15" w:rsidRDefault="008B4F15" w:rsidP="008B4F15">
      <w:pPr>
        <w:spacing w:after="0" w:line="240" w:lineRule="auto"/>
        <w:jc w:val="both"/>
        <w:rPr>
          <w:rFonts w:ascii="Times New Roman" w:hAnsi="Times New Roman" w:cs="Times New Roman"/>
          <w:sz w:val="24"/>
          <w:szCs w:val="24"/>
          <w:lang w:val="en-US"/>
        </w:rPr>
      </w:pPr>
      <w:r w:rsidRPr="008B4F15">
        <w:rPr>
          <w:rFonts w:ascii="Times New Roman" w:hAnsi="Times New Roman" w:cs="Times New Roman"/>
          <w:sz w:val="24"/>
          <w:szCs w:val="24"/>
        </w:rPr>
        <w:t xml:space="preserve">Prosedur penelitian yang dilakukan melalui tiga tahapan yaitu: 1) Tahap persiapan, peneliti menyusun rencana penelitian, menentukan tempat penelitian, menentukan subjek penelitian, dan menyediakan instrumen penelitian. 2) Tahap pelaksanaan yaitu  peneliti melakukan observasi terhadap pengimplementasian proses pembelajaran yang menerapkan model PBL oleh guru, melakukan penyebaran angket, dan pemberian tes tertulis. 3) Tahap evaluasi yaitu peneliti mengumpulkan, mengolah dan menganalisis data yang diperoleh dari hasil penelitian. </w:t>
      </w:r>
    </w:p>
    <w:p w14:paraId="2446C6B8" w14:textId="77777777" w:rsidR="008B4F15" w:rsidRDefault="008B4F15" w:rsidP="008B4F15">
      <w:pPr>
        <w:spacing w:after="0" w:line="240" w:lineRule="auto"/>
        <w:jc w:val="both"/>
        <w:rPr>
          <w:rFonts w:ascii="Times New Roman" w:hAnsi="Times New Roman" w:cs="Times New Roman"/>
          <w:sz w:val="24"/>
          <w:szCs w:val="24"/>
          <w:lang w:val="en-US"/>
        </w:rPr>
      </w:pPr>
    </w:p>
    <w:p w14:paraId="37778B4F" w14:textId="77777777" w:rsidR="00742467" w:rsidRPr="00C725D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2823EE" w14:textId="3CC1471B" w:rsidR="00A445B3" w:rsidRPr="00C725DD" w:rsidRDefault="00040F6F" w:rsidP="00742467">
      <w:pPr>
        <w:spacing w:after="0" w:line="240" w:lineRule="auto"/>
        <w:jc w:val="both"/>
        <w:rPr>
          <w:rFonts w:ascii="Times New Roman" w:hAnsi="Times New Roman" w:cs="Times New Roman"/>
          <w:b/>
          <w:lang w:val="en-US"/>
        </w:rPr>
      </w:pPr>
      <w:r w:rsidRPr="00C725DD">
        <w:rPr>
          <w:rFonts w:ascii="Times New Roman" w:hAnsi="Times New Roman" w:cs="Times New Roman"/>
          <w:b/>
          <w:sz w:val="24"/>
          <w:szCs w:val="24"/>
          <w:lang w:val="en-US"/>
        </w:rPr>
        <w:t>HASIL DAN DISKUSI</w:t>
      </w:r>
    </w:p>
    <w:p w14:paraId="1EF706DA" w14:textId="77777777" w:rsidR="00A445B3" w:rsidRPr="00C725DD" w:rsidRDefault="00A445B3" w:rsidP="00A445B3">
      <w:pPr>
        <w:spacing w:after="0" w:line="240" w:lineRule="auto"/>
        <w:jc w:val="both"/>
        <w:rPr>
          <w:rFonts w:ascii="Times New Roman" w:hAnsi="Times New Roman" w:cs="Times New Roman"/>
          <w:sz w:val="10"/>
          <w:lang w:val="en-US"/>
        </w:rPr>
      </w:pPr>
    </w:p>
    <w:p w14:paraId="05CEA52E" w14:textId="1CE9B831"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Hasil</w:t>
      </w:r>
    </w:p>
    <w:p w14:paraId="63A37840" w14:textId="77777777" w:rsidR="005A266C" w:rsidRPr="00C725DD" w:rsidRDefault="005A266C" w:rsidP="005A266C">
      <w:pPr>
        <w:spacing w:after="0" w:line="240" w:lineRule="auto"/>
        <w:jc w:val="both"/>
        <w:rPr>
          <w:rFonts w:ascii="Times New Roman" w:hAnsi="Times New Roman" w:cs="Times New Roman"/>
          <w:sz w:val="10"/>
          <w:szCs w:val="24"/>
        </w:rPr>
      </w:pPr>
    </w:p>
    <w:p w14:paraId="3443F029" w14:textId="2C806A80" w:rsidR="004A1E0E" w:rsidRDefault="004A1E0E" w:rsidP="004A1E0E">
      <w:pPr>
        <w:pStyle w:val="ListParagraph"/>
        <w:numPr>
          <w:ilvl w:val="0"/>
          <w:numId w:val="36"/>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Penerapan Model Problem Based Learning Untuk Mengetahui Kemampuan Pemahaman Konsep IPS </w:t>
      </w:r>
      <w:r w:rsidR="00042AD0">
        <w:rPr>
          <w:rFonts w:ascii="Times New Roman" w:hAnsi="Times New Roman" w:cs="Times New Roman"/>
          <w:sz w:val="24"/>
          <w:szCs w:val="24"/>
          <w:lang w:val="en-US"/>
        </w:rPr>
        <w:t xml:space="preserve">Pada </w:t>
      </w:r>
      <w:r>
        <w:rPr>
          <w:rFonts w:ascii="Times New Roman" w:hAnsi="Times New Roman" w:cs="Times New Roman"/>
          <w:sz w:val="24"/>
          <w:szCs w:val="24"/>
          <w:lang w:val="en-US"/>
        </w:rPr>
        <w:t>Siswa Kelas IV Sekolah Dasar.</w:t>
      </w:r>
    </w:p>
    <w:p w14:paraId="77525A89" w14:textId="77777777" w:rsidR="008B4F15" w:rsidRPr="008B4F15" w:rsidRDefault="008B4F15" w:rsidP="008B4F15">
      <w:pPr>
        <w:spacing w:after="0" w:line="240" w:lineRule="auto"/>
        <w:jc w:val="both"/>
        <w:rPr>
          <w:rFonts w:ascii="Times New Roman" w:hAnsi="Times New Roman" w:cs="Times New Roman"/>
          <w:sz w:val="24"/>
          <w:szCs w:val="24"/>
          <w:lang w:val="en-US"/>
        </w:rPr>
      </w:pPr>
      <w:r w:rsidRPr="008B4F15">
        <w:rPr>
          <w:rFonts w:ascii="Times New Roman" w:hAnsi="Times New Roman" w:cs="Times New Roman"/>
          <w:sz w:val="24"/>
          <w:szCs w:val="24"/>
          <w:lang w:val="en-US"/>
        </w:rPr>
        <w:t xml:space="preserve">Melalui proses observasi, peneliti melihat proses pembelajaran IPS materi kegiatan ekonomi dengan menerapkan model PBL. </w:t>
      </w:r>
      <w:proofErr w:type="gramStart"/>
      <w:r w:rsidRPr="008B4F15">
        <w:rPr>
          <w:rFonts w:ascii="Times New Roman" w:hAnsi="Times New Roman" w:cs="Times New Roman"/>
          <w:sz w:val="24"/>
          <w:szCs w:val="24"/>
          <w:lang w:val="en-US"/>
        </w:rPr>
        <w:t>Pelaksanaan pembelajarannya menggunakan bahan ajar, LKPD dan media pembelajaran berupa gambar ilustrasi.</w:t>
      </w:r>
      <w:proofErr w:type="gramEnd"/>
      <w:r w:rsidRPr="008B4F15">
        <w:rPr>
          <w:rFonts w:ascii="Times New Roman" w:hAnsi="Times New Roman" w:cs="Times New Roman"/>
          <w:sz w:val="24"/>
          <w:szCs w:val="24"/>
          <w:lang w:val="en-US"/>
        </w:rPr>
        <w:t xml:space="preserve"> Pelaksanaan tahapan kegiatan pembelajaran yang dilakukan guru sudah sesuai dengan sintaks model PBL. </w:t>
      </w:r>
    </w:p>
    <w:p w14:paraId="2D68290A" w14:textId="77777777" w:rsidR="008B4F15" w:rsidRPr="008B4F15" w:rsidRDefault="008B4F15" w:rsidP="008B4F15">
      <w:pPr>
        <w:spacing w:after="0" w:line="240" w:lineRule="auto"/>
        <w:jc w:val="both"/>
        <w:rPr>
          <w:rFonts w:ascii="Times New Roman" w:hAnsi="Times New Roman" w:cs="Times New Roman"/>
          <w:sz w:val="24"/>
          <w:szCs w:val="24"/>
          <w:lang w:val="en-US"/>
        </w:rPr>
      </w:pPr>
      <w:r w:rsidRPr="008B4F15">
        <w:rPr>
          <w:rFonts w:ascii="Times New Roman" w:hAnsi="Times New Roman" w:cs="Times New Roman"/>
          <w:sz w:val="24"/>
          <w:szCs w:val="24"/>
          <w:lang w:val="en-US"/>
        </w:rPr>
        <w:t>Berikut penjelasan setiap langkah-langkah dari penerapan model PBL:</w:t>
      </w:r>
    </w:p>
    <w:p w14:paraId="0FFB346F" w14:textId="1E2B21F4" w:rsidR="008B4F15" w:rsidRPr="008B4F15" w:rsidRDefault="008B4F15" w:rsidP="008B4F15">
      <w:pPr>
        <w:pStyle w:val="ListParagraph"/>
        <w:numPr>
          <w:ilvl w:val="0"/>
          <w:numId w:val="49"/>
        </w:numPr>
        <w:spacing w:after="0" w:line="240" w:lineRule="auto"/>
        <w:ind w:left="360"/>
        <w:jc w:val="both"/>
        <w:rPr>
          <w:rFonts w:ascii="Times New Roman" w:hAnsi="Times New Roman" w:cs="Times New Roman"/>
          <w:sz w:val="24"/>
          <w:szCs w:val="24"/>
          <w:lang w:val="en-US"/>
        </w:rPr>
      </w:pPr>
      <w:r w:rsidRPr="008B4F15">
        <w:rPr>
          <w:rFonts w:ascii="Times New Roman" w:hAnsi="Times New Roman" w:cs="Times New Roman"/>
          <w:sz w:val="24"/>
          <w:szCs w:val="24"/>
          <w:lang w:val="en-US"/>
        </w:rPr>
        <w:t>Mengorientasikan peserta didik pada masalah, guru mengarahkan siswa untuk mengamati gambar ilustrasi tentang kegiatan ekonomi dan meminta siswa untuk mencari permasalahan yang muncul pada gambar tersebut dengan membuat beberapa pertanyaan.</w:t>
      </w:r>
    </w:p>
    <w:p w14:paraId="33174AF6" w14:textId="73EE2E6C" w:rsidR="008B4F15" w:rsidRPr="008B4F15" w:rsidRDefault="008B4F15" w:rsidP="008B4F15">
      <w:pPr>
        <w:pStyle w:val="ListParagraph"/>
        <w:numPr>
          <w:ilvl w:val="0"/>
          <w:numId w:val="49"/>
        </w:numPr>
        <w:spacing w:after="0" w:line="240" w:lineRule="auto"/>
        <w:ind w:left="360"/>
        <w:jc w:val="both"/>
        <w:rPr>
          <w:rFonts w:ascii="Times New Roman" w:hAnsi="Times New Roman" w:cs="Times New Roman"/>
          <w:sz w:val="24"/>
          <w:szCs w:val="24"/>
          <w:lang w:val="en-US"/>
        </w:rPr>
      </w:pPr>
      <w:r w:rsidRPr="008B4F15">
        <w:rPr>
          <w:rFonts w:ascii="Times New Roman" w:hAnsi="Times New Roman" w:cs="Times New Roman"/>
          <w:sz w:val="24"/>
          <w:szCs w:val="24"/>
          <w:lang w:val="en-US"/>
        </w:rPr>
        <w:t>Mengorganisasikan peserta didik dalam belajar, guru membentuk siswa menjadi 5 kelompok dengan kemampuan dan karakteristik yang heterogen.</w:t>
      </w:r>
    </w:p>
    <w:p w14:paraId="1FA38188" w14:textId="7D86E05D" w:rsidR="008B4F15" w:rsidRPr="008B4F15" w:rsidRDefault="008B4F15" w:rsidP="008B4F15">
      <w:pPr>
        <w:pStyle w:val="ListParagraph"/>
        <w:numPr>
          <w:ilvl w:val="0"/>
          <w:numId w:val="49"/>
        </w:numPr>
        <w:spacing w:after="0" w:line="240" w:lineRule="auto"/>
        <w:ind w:left="360"/>
        <w:jc w:val="both"/>
        <w:rPr>
          <w:rFonts w:ascii="Times New Roman" w:hAnsi="Times New Roman" w:cs="Times New Roman"/>
          <w:sz w:val="24"/>
          <w:szCs w:val="24"/>
          <w:lang w:val="en-US"/>
        </w:rPr>
      </w:pPr>
      <w:r w:rsidRPr="008B4F15">
        <w:rPr>
          <w:rFonts w:ascii="Times New Roman" w:hAnsi="Times New Roman" w:cs="Times New Roman"/>
          <w:sz w:val="24"/>
          <w:szCs w:val="24"/>
          <w:lang w:val="en-US"/>
        </w:rPr>
        <w:t>Membimbing penyelidikan individu maupun kelompok, guru membimbing siswa untuk mencari solusi atau jawaban dari pertanyaan yang sudah dibuat sebelumnya dari berbagai sumber.</w:t>
      </w:r>
    </w:p>
    <w:p w14:paraId="4F20BCA4" w14:textId="77777777" w:rsidR="005F37F1" w:rsidRDefault="008B4F15" w:rsidP="005F37F1">
      <w:pPr>
        <w:pStyle w:val="ListParagraph"/>
        <w:numPr>
          <w:ilvl w:val="0"/>
          <w:numId w:val="49"/>
        </w:numPr>
        <w:spacing w:after="0" w:line="240" w:lineRule="auto"/>
        <w:ind w:left="360"/>
        <w:jc w:val="both"/>
        <w:rPr>
          <w:rFonts w:ascii="Times New Roman" w:hAnsi="Times New Roman" w:cs="Times New Roman"/>
          <w:sz w:val="24"/>
          <w:szCs w:val="24"/>
          <w:lang w:val="en-US"/>
        </w:rPr>
      </w:pPr>
      <w:r w:rsidRPr="008B4F15">
        <w:rPr>
          <w:rFonts w:ascii="Times New Roman" w:hAnsi="Times New Roman" w:cs="Times New Roman"/>
          <w:sz w:val="24"/>
          <w:szCs w:val="24"/>
          <w:lang w:val="en-US"/>
        </w:rPr>
        <w:t>Pengembangan dan penyajian hasil karya, guru mengarahkan siswa untuk mengembangkan jawaban yang diperoleh dan menyajikan hasil diskusi kelompok dalam bentuk tulisan.</w:t>
      </w:r>
    </w:p>
    <w:p w14:paraId="2E04430A" w14:textId="35F1BA04" w:rsidR="008B4F15" w:rsidRPr="005F37F1" w:rsidRDefault="008B4F15" w:rsidP="005F37F1">
      <w:pPr>
        <w:pStyle w:val="ListParagraph"/>
        <w:numPr>
          <w:ilvl w:val="0"/>
          <w:numId w:val="49"/>
        </w:numPr>
        <w:spacing w:line="240" w:lineRule="auto"/>
        <w:ind w:left="360"/>
        <w:jc w:val="both"/>
        <w:rPr>
          <w:rFonts w:ascii="Times New Roman" w:hAnsi="Times New Roman" w:cs="Times New Roman"/>
          <w:sz w:val="24"/>
          <w:szCs w:val="24"/>
          <w:lang w:val="en-US"/>
        </w:rPr>
      </w:pPr>
      <w:r w:rsidRPr="005F37F1">
        <w:rPr>
          <w:rFonts w:ascii="Times New Roman" w:hAnsi="Times New Roman" w:cs="Times New Roman"/>
          <w:sz w:val="24"/>
          <w:szCs w:val="24"/>
          <w:lang w:val="en-US"/>
        </w:rPr>
        <w:lastRenderedPageBreak/>
        <w:t>Analisis dan evaluasi proses pemecahan masalah, guru meminta siswa untuk mempresentasikan hasil diskusi kelompok, memberikan pendapat dan menyampaikan kesimpulan.</w:t>
      </w:r>
    </w:p>
    <w:p w14:paraId="4EFD31D5" w14:textId="3C28DDA8" w:rsidR="003668D4" w:rsidRPr="005F37F1" w:rsidRDefault="008B4F15" w:rsidP="005F37F1">
      <w:pPr>
        <w:spacing w:line="240" w:lineRule="auto"/>
        <w:jc w:val="both"/>
        <w:rPr>
          <w:rFonts w:ascii="Times New Roman" w:hAnsi="Times New Roman" w:cs="Times New Roman"/>
          <w:sz w:val="24"/>
          <w:szCs w:val="24"/>
          <w:lang w:val="en-US"/>
        </w:rPr>
      </w:pPr>
      <w:proofErr w:type="gramStart"/>
      <w:r w:rsidRPr="008B4F15">
        <w:rPr>
          <w:rFonts w:ascii="Times New Roman" w:hAnsi="Times New Roman" w:cs="Times New Roman"/>
          <w:sz w:val="24"/>
          <w:szCs w:val="24"/>
          <w:lang w:val="en-US"/>
        </w:rPr>
        <w:t>Di akhir pembelajaran, dilakukan tes kemampuan pemahaman konsep IPS dalam bentuk tes tertulis.</w:t>
      </w:r>
      <w:proofErr w:type="gramEnd"/>
      <w:r w:rsidRPr="008B4F15">
        <w:rPr>
          <w:rFonts w:ascii="Times New Roman" w:hAnsi="Times New Roman" w:cs="Times New Roman"/>
          <w:sz w:val="24"/>
          <w:szCs w:val="24"/>
          <w:lang w:val="en-US"/>
        </w:rPr>
        <w:t xml:space="preserve"> Soal yang diberikan terdiri atas 5 soal pilihan ganda dan 2 soal essay yang masing-masing soal tersebut mencakup indikator kemampuan pemahaman konsep. </w:t>
      </w:r>
      <w:proofErr w:type="gramStart"/>
      <w:r w:rsidRPr="008B4F15">
        <w:rPr>
          <w:rFonts w:ascii="Times New Roman" w:hAnsi="Times New Roman" w:cs="Times New Roman"/>
          <w:sz w:val="24"/>
          <w:szCs w:val="24"/>
          <w:lang w:val="en-US"/>
        </w:rPr>
        <w:t>Berdasarkan hasil tes kemampuan pemahaman konsep IPS siswa pada materi kegiatan ekonomi yang sudah dilaksanakan, maka diperoleh kategori capaian siswa berkenaan dengan indikator tersebut dan d</w:t>
      </w:r>
      <w:r>
        <w:rPr>
          <w:rFonts w:ascii="Times New Roman" w:hAnsi="Times New Roman" w:cs="Times New Roman"/>
          <w:sz w:val="24"/>
          <w:szCs w:val="24"/>
          <w:lang w:val="en-US"/>
        </w:rPr>
        <w:t>apat dilihat dalam tabel 1</w:t>
      </w:r>
      <w:r w:rsidRPr="008B4F15">
        <w:rPr>
          <w:rFonts w:ascii="Times New Roman" w:hAnsi="Times New Roman" w:cs="Times New Roman"/>
          <w:sz w:val="24"/>
          <w:szCs w:val="24"/>
          <w:lang w:val="en-US"/>
        </w:rPr>
        <w:t>.</w:t>
      </w:r>
      <w:proofErr w:type="gramEnd"/>
    </w:p>
    <w:p w14:paraId="31301793" w14:textId="1C502F95" w:rsidR="00CC4ACA" w:rsidRPr="00CB22AC" w:rsidRDefault="00CC4ACA" w:rsidP="00CB22AC">
      <w:pPr>
        <w:spacing w:after="0" w:line="240" w:lineRule="auto"/>
        <w:jc w:val="center"/>
        <w:rPr>
          <w:rFonts w:ascii="Times New Roman" w:hAnsi="Times New Roman" w:cs="Times New Roman"/>
          <w:b/>
          <w:sz w:val="24"/>
          <w:szCs w:val="24"/>
          <w:lang w:val="en-US"/>
        </w:rPr>
      </w:pPr>
      <w:proofErr w:type="gramStart"/>
      <w:r w:rsidRPr="00CC4ACA">
        <w:rPr>
          <w:rFonts w:ascii="Times New Roman" w:hAnsi="Times New Roman" w:cs="Times New Roman"/>
          <w:b/>
          <w:sz w:val="24"/>
          <w:szCs w:val="24"/>
          <w:lang w:val="en-US"/>
        </w:rPr>
        <w:t xml:space="preserve">Tabel </w:t>
      </w:r>
      <w:r w:rsidR="003668D4">
        <w:rPr>
          <w:rFonts w:ascii="Times New Roman" w:hAnsi="Times New Roman" w:cs="Times New Roman"/>
          <w:b/>
          <w:sz w:val="24"/>
          <w:szCs w:val="24"/>
          <w:lang w:val="en-US"/>
        </w:rPr>
        <w:t>1</w:t>
      </w:r>
      <w:r w:rsidRPr="00CC4ACA">
        <w:rPr>
          <w:rFonts w:ascii="Times New Roman" w:hAnsi="Times New Roman" w:cs="Times New Roman"/>
          <w:b/>
          <w:sz w:val="24"/>
          <w:szCs w:val="24"/>
          <w:lang w:val="en-US"/>
        </w:rPr>
        <w:t>.</w:t>
      </w:r>
      <w:proofErr w:type="gramEnd"/>
      <w:r w:rsidRPr="00CC4ACA">
        <w:rPr>
          <w:rFonts w:ascii="Times New Roman" w:hAnsi="Times New Roman" w:cs="Times New Roman"/>
          <w:b/>
          <w:sz w:val="24"/>
          <w:szCs w:val="24"/>
          <w:lang w:val="en-US"/>
        </w:rPr>
        <w:t xml:space="preserve"> </w:t>
      </w:r>
      <w:r w:rsidR="008B4F15">
        <w:rPr>
          <w:rFonts w:ascii="Times New Roman" w:hAnsi="Times New Roman" w:cs="Times New Roman"/>
          <w:b/>
          <w:sz w:val="24"/>
          <w:szCs w:val="24"/>
          <w:lang w:val="en-US"/>
        </w:rPr>
        <w:t xml:space="preserve">Capaian Kemampuan </w:t>
      </w:r>
      <w:r w:rsidRPr="00CC4ACA">
        <w:rPr>
          <w:rFonts w:ascii="Times New Roman" w:hAnsi="Times New Roman" w:cs="Times New Roman"/>
          <w:b/>
          <w:sz w:val="24"/>
          <w:szCs w:val="24"/>
          <w:lang w:val="en-US"/>
        </w:rPr>
        <w:t>Pemahaman Konsep</w:t>
      </w:r>
    </w:p>
    <w:tbl>
      <w:tblPr>
        <w:tblStyle w:val="TableGrid"/>
        <w:tblW w:w="0" w:type="auto"/>
        <w:tblInd w:w="108" w:type="dxa"/>
        <w:tblLook w:val="04A0" w:firstRow="1" w:lastRow="0" w:firstColumn="1" w:lastColumn="0" w:noHBand="0" w:noVBand="1"/>
      </w:tblPr>
      <w:tblGrid>
        <w:gridCol w:w="2970"/>
        <w:gridCol w:w="3240"/>
        <w:gridCol w:w="2925"/>
      </w:tblGrid>
      <w:tr w:rsidR="001625E6" w14:paraId="1E1BBE9F" w14:textId="77777777" w:rsidTr="002627D1">
        <w:tc>
          <w:tcPr>
            <w:tcW w:w="2970" w:type="dxa"/>
            <w:vAlign w:val="center"/>
          </w:tcPr>
          <w:p w14:paraId="22CD9270" w14:textId="7291EE16" w:rsidR="001625E6" w:rsidRPr="001625E6" w:rsidRDefault="001625E6" w:rsidP="00470835">
            <w:pPr>
              <w:jc w:val="center"/>
              <w:rPr>
                <w:rFonts w:ascii="Times New Roman" w:hAnsi="Times New Roman" w:cs="Times New Roman"/>
                <w:b/>
                <w:sz w:val="24"/>
                <w:szCs w:val="24"/>
                <w:lang w:val="en-US"/>
              </w:rPr>
            </w:pPr>
            <w:r w:rsidRPr="001625E6">
              <w:rPr>
                <w:rFonts w:ascii="Times New Roman" w:hAnsi="Times New Roman" w:cs="Times New Roman"/>
                <w:b/>
                <w:sz w:val="24"/>
                <w:szCs w:val="24"/>
                <w:lang w:val="en-US"/>
              </w:rPr>
              <w:t>Indikator</w:t>
            </w:r>
          </w:p>
        </w:tc>
        <w:tc>
          <w:tcPr>
            <w:tcW w:w="3240" w:type="dxa"/>
            <w:vAlign w:val="center"/>
          </w:tcPr>
          <w:p w14:paraId="4377A81C" w14:textId="6AD4337F" w:rsidR="001625E6" w:rsidRPr="001625E6" w:rsidRDefault="008B4F15" w:rsidP="00470835">
            <w:pPr>
              <w:jc w:val="center"/>
              <w:rPr>
                <w:rFonts w:ascii="Times New Roman" w:hAnsi="Times New Roman" w:cs="Times New Roman"/>
                <w:b/>
                <w:sz w:val="24"/>
                <w:szCs w:val="24"/>
                <w:lang w:val="en-US"/>
              </w:rPr>
            </w:pPr>
            <w:r>
              <w:rPr>
                <w:rFonts w:ascii="Times New Roman" w:hAnsi="Times New Roman" w:cs="Times New Roman"/>
                <w:b/>
                <w:sz w:val="24"/>
                <w:szCs w:val="24"/>
                <w:lang w:val="en-US"/>
              </w:rPr>
              <w:t>Capaian</w:t>
            </w:r>
            <w:r w:rsidR="001625E6" w:rsidRPr="001625E6">
              <w:rPr>
                <w:rFonts w:ascii="Times New Roman" w:hAnsi="Times New Roman" w:cs="Times New Roman"/>
                <w:b/>
                <w:sz w:val="24"/>
                <w:szCs w:val="24"/>
                <w:lang w:val="en-US"/>
              </w:rPr>
              <w:t xml:space="preserve"> Siswa</w:t>
            </w:r>
          </w:p>
        </w:tc>
        <w:tc>
          <w:tcPr>
            <w:tcW w:w="2925" w:type="dxa"/>
            <w:vAlign w:val="center"/>
          </w:tcPr>
          <w:p w14:paraId="60790759" w14:textId="3A943E95" w:rsidR="001625E6" w:rsidRPr="001625E6" w:rsidRDefault="001625E6" w:rsidP="00470835">
            <w:pPr>
              <w:jc w:val="center"/>
              <w:rPr>
                <w:rFonts w:ascii="Times New Roman" w:hAnsi="Times New Roman" w:cs="Times New Roman"/>
                <w:b/>
                <w:sz w:val="24"/>
                <w:szCs w:val="24"/>
                <w:lang w:val="en-US"/>
              </w:rPr>
            </w:pPr>
            <w:r w:rsidRPr="001625E6">
              <w:rPr>
                <w:rFonts w:ascii="Times New Roman" w:hAnsi="Times New Roman" w:cs="Times New Roman"/>
                <w:b/>
                <w:sz w:val="24"/>
                <w:szCs w:val="24"/>
                <w:lang w:val="en-US"/>
              </w:rPr>
              <w:t>Kategori</w:t>
            </w:r>
          </w:p>
        </w:tc>
      </w:tr>
      <w:tr w:rsidR="00470835" w14:paraId="29AD8498" w14:textId="77777777" w:rsidTr="002627D1">
        <w:tc>
          <w:tcPr>
            <w:tcW w:w="2970" w:type="dxa"/>
            <w:vAlign w:val="center"/>
          </w:tcPr>
          <w:p w14:paraId="296C92B5" w14:textId="161224BA" w:rsidR="00470835" w:rsidRDefault="00470835" w:rsidP="00470835">
            <w:pPr>
              <w:jc w:val="center"/>
              <w:rPr>
                <w:rFonts w:ascii="Times New Roman" w:hAnsi="Times New Roman" w:cs="Times New Roman"/>
                <w:sz w:val="24"/>
                <w:szCs w:val="24"/>
                <w:lang w:val="en-US"/>
              </w:rPr>
            </w:pPr>
            <w:r w:rsidRPr="009E0CC3">
              <w:rPr>
                <w:rFonts w:ascii="Times New Roman" w:hAnsi="Times New Roman" w:cs="Times New Roman"/>
                <w:sz w:val="24"/>
              </w:rPr>
              <w:t>Menafsi</w:t>
            </w:r>
            <w:r>
              <w:rPr>
                <w:rFonts w:ascii="Times New Roman" w:hAnsi="Times New Roman" w:cs="Times New Roman"/>
                <w:sz w:val="24"/>
              </w:rPr>
              <w:t>rkan</w:t>
            </w:r>
          </w:p>
        </w:tc>
        <w:tc>
          <w:tcPr>
            <w:tcW w:w="3240" w:type="dxa"/>
            <w:vAlign w:val="center"/>
          </w:tcPr>
          <w:p w14:paraId="45450564" w14:textId="60D17730" w:rsidR="00470835" w:rsidRDefault="00470835"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925" w:type="dxa"/>
            <w:vAlign w:val="center"/>
          </w:tcPr>
          <w:p w14:paraId="03ECACCA" w14:textId="18C8ADCF" w:rsidR="00470835" w:rsidRDefault="00470835"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Sangat Tinggi</w:t>
            </w:r>
          </w:p>
        </w:tc>
      </w:tr>
      <w:tr w:rsidR="00470835" w14:paraId="0A65F14D" w14:textId="77777777" w:rsidTr="002627D1">
        <w:tc>
          <w:tcPr>
            <w:tcW w:w="2970" w:type="dxa"/>
            <w:vAlign w:val="center"/>
          </w:tcPr>
          <w:p w14:paraId="00C49271" w14:textId="5117B85B" w:rsidR="00470835" w:rsidRDefault="00470835" w:rsidP="00470835">
            <w:pPr>
              <w:jc w:val="center"/>
              <w:rPr>
                <w:rFonts w:ascii="Times New Roman" w:hAnsi="Times New Roman" w:cs="Times New Roman"/>
                <w:sz w:val="24"/>
                <w:szCs w:val="24"/>
                <w:lang w:val="en-US"/>
              </w:rPr>
            </w:pPr>
            <w:r>
              <w:rPr>
                <w:rFonts w:ascii="Times New Roman" w:hAnsi="Times New Roman"/>
                <w:sz w:val="24"/>
                <w:szCs w:val="24"/>
              </w:rPr>
              <w:t>Menjelaskan</w:t>
            </w:r>
          </w:p>
        </w:tc>
        <w:tc>
          <w:tcPr>
            <w:tcW w:w="3240" w:type="dxa"/>
            <w:vAlign w:val="center"/>
          </w:tcPr>
          <w:p w14:paraId="103296A7" w14:textId="3A0246AF" w:rsidR="00470835" w:rsidRDefault="00470835"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81%</w:t>
            </w:r>
          </w:p>
        </w:tc>
        <w:tc>
          <w:tcPr>
            <w:tcW w:w="2925" w:type="dxa"/>
            <w:vAlign w:val="center"/>
          </w:tcPr>
          <w:p w14:paraId="7FCA2E7A" w14:textId="1E137021" w:rsidR="00470835" w:rsidRDefault="00470835"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Sangat Tinggi</w:t>
            </w:r>
          </w:p>
        </w:tc>
      </w:tr>
      <w:tr w:rsidR="00470835" w14:paraId="77365F5D" w14:textId="77777777" w:rsidTr="002627D1">
        <w:tc>
          <w:tcPr>
            <w:tcW w:w="2970" w:type="dxa"/>
            <w:vAlign w:val="center"/>
          </w:tcPr>
          <w:p w14:paraId="03E6D325" w14:textId="16084B29" w:rsidR="00470835" w:rsidRDefault="00470835" w:rsidP="00470835">
            <w:pPr>
              <w:jc w:val="center"/>
              <w:rPr>
                <w:rFonts w:ascii="Times New Roman" w:hAnsi="Times New Roman" w:cs="Times New Roman"/>
                <w:sz w:val="24"/>
                <w:szCs w:val="24"/>
                <w:lang w:val="en-US"/>
              </w:rPr>
            </w:pPr>
            <w:r w:rsidRPr="00810B0D">
              <w:rPr>
                <w:rFonts w:ascii="Times New Roman" w:hAnsi="Times New Roman" w:cs="Times New Roman"/>
                <w:sz w:val="24"/>
              </w:rPr>
              <w:t>Mencontohkan</w:t>
            </w:r>
          </w:p>
        </w:tc>
        <w:tc>
          <w:tcPr>
            <w:tcW w:w="3240" w:type="dxa"/>
            <w:vAlign w:val="center"/>
          </w:tcPr>
          <w:p w14:paraId="493EE072" w14:textId="045E8996" w:rsidR="00470835" w:rsidRDefault="00470835"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81%</w:t>
            </w:r>
          </w:p>
        </w:tc>
        <w:tc>
          <w:tcPr>
            <w:tcW w:w="2925" w:type="dxa"/>
            <w:vAlign w:val="center"/>
          </w:tcPr>
          <w:p w14:paraId="0C35637D" w14:textId="2D1B594E" w:rsidR="00470835" w:rsidRDefault="00470835"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Sangat Tinggi</w:t>
            </w:r>
          </w:p>
        </w:tc>
      </w:tr>
      <w:tr w:rsidR="00B75941" w14:paraId="163A30EE" w14:textId="77777777" w:rsidTr="002627D1">
        <w:tc>
          <w:tcPr>
            <w:tcW w:w="2970" w:type="dxa"/>
            <w:vAlign w:val="center"/>
          </w:tcPr>
          <w:p w14:paraId="53B8953B" w14:textId="4F36AB70" w:rsidR="00B75941" w:rsidRPr="00810B0D" w:rsidRDefault="00B75941" w:rsidP="00470835">
            <w:pPr>
              <w:jc w:val="center"/>
              <w:rPr>
                <w:rFonts w:ascii="Times New Roman" w:hAnsi="Times New Roman" w:cs="Times New Roman"/>
                <w:sz w:val="24"/>
              </w:rPr>
            </w:pPr>
            <w:r w:rsidRPr="00810B0D">
              <w:rPr>
                <w:rFonts w:ascii="Times New Roman" w:hAnsi="Times New Roman" w:cs="Times New Roman"/>
                <w:sz w:val="24"/>
              </w:rPr>
              <w:t>Mengklasifikasikan</w:t>
            </w:r>
          </w:p>
        </w:tc>
        <w:tc>
          <w:tcPr>
            <w:tcW w:w="3240" w:type="dxa"/>
            <w:vAlign w:val="center"/>
          </w:tcPr>
          <w:p w14:paraId="6B41D185" w14:textId="7F5BD5D4"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81%</w:t>
            </w:r>
          </w:p>
        </w:tc>
        <w:tc>
          <w:tcPr>
            <w:tcW w:w="2925" w:type="dxa"/>
            <w:vAlign w:val="center"/>
          </w:tcPr>
          <w:p w14:paraId="570FDA65" w14:textId="012726AC"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Sangat Tinggi</w:t>
            </w:r>
          </w:p>
        </w:tc>
      </w:tr>
      <w:tr w:rsidR="00B75941" w14:paraId="7A3BEAAD" w14:textId="77777777" w:rsidTr="002627D1">
        <w:tc>
          <w:tcPr>
            <w:tcW w:w="2970" w:type="dxa"/>
            <w:vAlign w:val="center"/>
          </w:tcPr>
          <w:p w14:paraId="7BF57262" w14:textId="57381E0A" w:rsidR="00B75941" w:rsidRDefault="00B75941" w:rsidP="00470835">
            <w:pPr>
              <w:jc w:val="center"/>
              <w:rPr>
                <w:rFonts w:ascii="Times New Roman" w:hAnsi="Times New Roman" w:cs="Times New Roman"/>
                <w:sz w:val="24"/>
                <w:szCs w:val="24"/>
                <w:lang w:val="en-US"/>
              </w:rPr>
            </w:pPr>
            <w:r w:rsidRPr="00810B0D">
              <w:rPr>
                <w:rFonts w:ascii="Times New Roman" w:hAnsi="Times New Roman" w:cs="Times New Roman"/>
                <w:sz w:val="24"/>
              </w:rPr>
              <w:t>Membandingkan</w:t>
            </w:r>
          </w:p>
        </w:tc>
        <w:tc>
          <w:tcPr>
            <w:tcW w:w="3240" w:type="dxa"/>
            <w:vAlign w:val="center"/>
          </w:tcPr>
          <w:p w14:paraId="123226B2" w14:textId="39D0E315"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2925" w:type="dxa"/>
            <w:vAlign w:val="center"/>
          </w:tcPr>
          <w:p w14:paraId="29032F57" w14:textId="1EE53DAD"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Tinggi</w:t>
            </w:r>
          </w:p>
        </w:tc>
      </w:tr>
      <w:tr w:rsidR="00B75941" w14:paraId="4E851D27" w14:textId="77777777" w:rsidTr="002627D1">
        <w:tc>
          <w:tcPr>
            <w:tcW w:w="2970" w:type="dxa"/>
            <w:vAlign w:val="center"/>
          </w:tcPr>
          <w:p w14:paraId="2174330C" w14:textId="23401FEC" w:rsidR="00B75941" w:rsidRPr="00810B0D" w:rsidRDefault="00B75941" w:rsidP="00470835">
            <w:pPr>
              <w:jc w:val="center"/>
              <w:rPr>
                <w:rFonts w:ascii="Times New Roman" w:hAnsi="Times New Roman" w:cs="Times New Roman"/>
                <w:sz w:val="24"/>
              </w:rPr>
            </w:pPr>
            <w:r>
              <w:rPr>
                <w:rFonts w:ascii="Times New Roman" w:hAnsi="Times New Roman" w:cs="Times New Roman"/>
                <w:sz w:val="24"/>
              </w:rPr>
              <w:t>Merangkum</w:t>
            </w:r>
          </w:p>
        </w:tc>
        <w:tc>
          <w:tcPr>
            <w:tcW w:w="3240" w:type="dxa"/>
            <w:vAlign w:val="center"/>
          </w:tcPr>
          <w:p w14:paraId="01D728EE" w14:textId="6E1575B3"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2925" w:type="dxa"/>
            <w:vAlign w:val="center"/>
          </w:tcPr>
          <w:p w14:paraId="3649F692" w14:textId="4851537B"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Tinggi</w:t>
            </w:r>
          </w:p>
        </w:tc>
      </w:tr>
      <w:tr w:rsidR="00B75941" w14:paraId="6B6EC403" w14:textId="77777777" w:rsidTr="002627D1">
        <w:tc>
          <w:tcPr>
            <w:tcW w:w="2970" w:type="dxa"/>
            <w:vAlign w:val="center"/>
          </w:tcPr>
          <w:p w14:paraId="1FEC1C70" w14:textId="395CCA81"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rPr>
              <w:t>Menyimpulkan</w:t>
            </w:r>
          </w:p>
        </w:tc>
        <w:tc>
          <w:tcPr>
            <w:tcW w:w="3240" w:type="dxa"/>
            <w:vAlign w:val="center"/>
          </w:tcPr>
          <w:p w14:paraId="400BB87F" w14:textId="29FFBED0"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62%</w:t>
            </w:r>
          </w:p>
        </w:tc>
        <w:tc>
          <w:tcPr>
            <w:tcW w:w="2925" w:type="dxa"/>
            <w:vAlign w:val="center"/>
          </w:tcPr>
          <w:p w14:paraId="1CB1C8BD" w14:textId="04E0FB86" w:rsidR="00B75941" w:rsidRDefault="00B75941" w:rsidP="00470835">
            <w:pPr>
              <w:jc w:val="center"/>
              <w:rPr>
                <w:rFonts w:ascii="Times New Roman" w:hAnsi="Times New Roman" w:cs="Times New Roman"/>
                <w:sz w:val="24"/>
                <w:szCs w:val="24"/>
                <w:lang w:val="en-US"/>
              </w:rPr>
            </w:pPr>
            <w:r>
              <w:rPr>
                <w:rFonts w:ascii="Times New Roman" w:hAnsi="Times New Roman" w:cs="Times New Roman"/>
                <w:sz w:val="24"/>
                <w:szCs w:val="24"/>
                <w:lang w:val="en-US"/>
              </w:rPr>
              <w:t>Tinggi</w:t>
            </w:r>
          </w:p>
        </w:tc>
      </w:tr>
    </w:tbl>
    <w:p w14:paraId="67531148" w14:textId="77777777" w:rsidR="001625E6" w:rsidRDefault="001625E6" w:rsidP="005A266C">
      <w:pPr>
        <w:spacing w:after="0" w:line="240" w:lineRule="auto"/>
        <w:jc w:val="both"/>
        <w:rPr>
          <w:rFonts w:ascii="Times New Roman" w:hAnsi="Times New Roman" w:cs="Times New Roman"/>
          <w:sz w:val="24"/>
          <w:szCs w:val="24"/>
          <w:lang w:val="en-US"/>
        </w:rPr>
      </w:pPr>
    </w:p>
    <w:p w14:paraId="3B4E705A" w14:textId="3BEB58CC" w:rsidR="00CB22AC" w:rsidRPr="00CB22AC" w:rsidRDefault="0054657F" w:rsidP="00CB22AC">
      <w:pPr>
        <w:spacing w:after="0" w:line="240" w:lineRule="auto"/>
        <w:jc w:val="both"/>
        <w:rPr>
          <w:rFonts w:ascii="Times New Roman" w:hAnsi="Times New Roman" w:cs="Times New Roman"/>
          <w:sz w:val="24"/>
          <w:szCs w:val="24"/>
          <w:lang w:val="en-US"/>
        </w:rPr>
      </w:pPr>
      <w:proofErr w:type="gramStart"/>
      <w:r w:rsidRPr="0054657F">
        <w:rPr>
          <w:rFonts w:ascii="Times New Roman" w:hAnsi="Times New Roman" w:cs="Times New Roman"/>
          <w:sz w:val="24"/>
          <w:szCs w:val="24"/>
          <w:lang w:val="en-US"/>
        </w:rPr>
        <w:t>Dari tabel di atas terlihat bahwa tingkat kemampuan pemahaman konsep IPS siswa yang paling tinggi terdapat pada indikator menafsirkan karena semua siswa mampu menjawab soal tentang menafsirkan pengertian kegiatan ekonomi.</w:t>
      </w:r>
      <w:proofErr w:type="gramEnd"/>
      <w:r w:rsidRPr="0054657F">
        <w:rPr>
          <w:rFonts w:ascii="Times New Roman" w:hAnsi="Times New Roman" w:cs="Times New Roman"/>
          <w:sz w:val="24"/>
          <w:szCs w:val="24"/>
          <w:lang w:val="en-US"/>
        </w:rPr>
        <w:t xml:space="preserve"> </w:t>
      </w:r>
      <w:proofErr w:type="gramStart"/>
      <w:r w:rsidRPr="0054657F">
        <w:rPr>
          <w:rFonts w:ascii="Times New Roman" w:hAnsi="Times New Roman" w:cs="Times New Roman"/>
          <w:sz w:val="24"/>
          <w:szCs w:val="24"/>
          <w:lang w:val="en-US"/>
        </w:rPr>
        <w:t>Sedangkan tingkat kemampuan pemahaman konsep IPS siswa yang paling rendah yaitu pada indikator menyimpulkan, dikarenakan hanya 17 siswa yang mampu menjawab soal yang diberikan.</w:t>
      </w:r>
      <w:proofErr w:type="gramEnd"/>
      <w:r w:rsidRPr="0054657F">
        <w:rPr>
          <w:rFonts w:ascii="Times New Roman" w:hAnsi="Times New Roman" w:cs="Times New Roman"/>
          <w:sz w:val="24"/>
          <w:szCs w:val="24"/>
          <w:lang w:val="en-US"/>
        </w:rPr>
        <w:t xml:space="preserve"> </w:t>
      </w:r>
      <w:proofErr w:type="gramStart"/>
      <w:r w:rsidRPr="0054657F">
        <w:rPr>
          <w:rFonts w:ascii="Times New Roman" w:hAnsi="Times New Roman" w:cs="Times New Roman"/>
          <w:sz w:val="24"/>
          <w:szCs w:val="24"/>
          <w:lang w:val="en-US"/>
        </w:rPr>
        <w:t>Dari keseluruhan tujuh indikator diperoleh hasil bahwa kemampuan pemahaman konsep IPS siswa pada cakupan materi kegiatan ekonomi melalui penerapan model PBL dalam pembelajaran dikategorikan tinggi.</w:t>
      </w:r>
      <w:proofErr w:type="gramEnd"/>
      <w:r>
        <w:rPr>
          <w:rFonts w:ascii="Times New Roman" w:hAnsi="Times New Roman" w:cs="Times New Roman"/>
          <w:sz w:val="24"/>
          <w:szCs w:val="24"/>
          <w:lang w:val="en-US"/>
        </w:rPr>
        <w:t xml:space="preserve"> </w:t>
      </w:r>
    </w:p>
    <w:p w14:paraId="644609B7" w14:textId="77777777" w:rsidR="00B0387D" w:rsidRDefault="00B0387D" w:rsidP="005A266C">
      <w:pPr>
        <w:spacing w:after="0" w:line="240" w:lineRule="auto"/>
        <w:jc w:val="both"/>
        <w:rPr>
          <w:rFonts w:ascii="Times New Roman" w:hAnsi="Times New Roman" w:cs="Times New Roman"/>
          <w:sz w:val="24"/>
          <w:szCs w:val="24"/>
          <w:lang w:val="en-US"/>
        </w:rPr>
      </w:pPr>
    </w:p>
    <w:p w14:paraId="3787F64C" w14:textId="77777777" w:rsidR="0050071E" w:rsidRDefault="006640C5" w:rsidP="0050071E">
      <w:pPr>
        <w:pStyle w:val="ListParagraph"/>
        <w:numPr>
          <w:ilvl w:val="0"/>
          <w:numId w:val="36"/>
        </w:numPr>
        <w:spacing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Respon guru dan siswa terhadap pembelajaran dengan menerapkan model PBL</w:t>
      </w:r>
    </w:p>
    <w:p w14:paraId="18DC36F5" w14:textId="4CE09ACC" w:rsidR="00386687" w:rsidRDefault="0054657F" w:rsidP="003668D4">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telah dianalisis, diketahui bahwa g</w:t>
      </w:r>
      <w:r w:rsidRPr="0054657F">
        <w:rPr>
          <w:rFonts w:ascii="Times New Roman" w:hAnsi="Times New Roman" w:cs="Times New Roman"/>
          <w:sz w:val="24"/>
          <w:szCs w:val="24"/>
          <w:lang w:val="en-US"/>
        </w:rPr>
        <w:t>uru dan siswa memberikan respon yang sangat baik mengenai penerapan model PBL dalam pembelajaran</w:t>
      </w:r>
      <w:r w:rsidR="00037951" w:rsidRPr="0050071E">
        <w:rPr>
          <w:rFonts w:ascii="Times New Roman" w:hAnsi="Times New Roman" w:cs="Times New Roman"/>
          <w:sz w:val="24"/>
          <w:szCs w:val="24"/>
          <w:lang w:val="en-US"/>
        </w:rPr>
        <w:t xml:space="preserve">. </w:t>
      </w:r>
      <w:proofErr w:type="gramStart"/>
      <w:r w:rsidR="00037951" w:rsidRPr="0050071E">
        <w:rPr>
          <w:rFonts w:ascii="Times New Roman" w:hAnsi="Times New Roman" w:cs="Times New Roman"/>
          <w:sz w:val="24"/>
          <w:szCs w:val="24"/>
          <w:lang w:val="en-US"/>
        </w:rPr>
        <w:t>S</w:t>
      </w:r>
      <w:r w:rsidR="004E4BB4" w:rsidRPr="0050071E">
        <w:rPr>
          <w:rFonts w:ascii="Times New Roman" w:hAnsi="Times New Roman" w:cs="Times New Roman"/>
          <w:sz w:val="24"/>
          <w:szCs w:val="24"/>
          <w:lang w:val="en-US"/>
        </w:rPr>
        <w:t>kor respon guru menunjukkan</w:t>
      </w:r>
      <w:r w:rsidR="00F208C0" w:rsidRPr="0050071E">
        <w:rPr>
          <w:rFonts w:ascii="Times New Roman" w:hAnsi="Times New Roman" w:cs="Times New Roman"/>
          <w:sz w:val="24"/>
          <w:szCs w:val="24"/>
          <w:lang w:val="en-US"/>
        </w:rPr>
        <w:t xml:space="preserve"> </w:t>
      </w:r>
      <w:r w:rsidR="004E4BB4" w:rsidRPr="0050071E">
        <w:rPr>
          <w:rFonts w:ascii="Times New Roman" w:hAnsi="Times New Roman" w:cs="Times New Roman"/>
          <w:sz w:val="24"/>
          <w:szCs w:val="24"/>
          <w:lang w:val="en-US"/>
        </w:rPr>
        <w:t>bahwa guru memberikan tanggapan setuju sebanyak 80</w:t>
      </w:r>
      <w:r w:rsidR="00F208C0" w:rsidRPr="0050071E">
        <w:rPr>
          <w:rFonts w:ascii="Times New Roman" w:hAnsi="Times New Roman" w:cs="Times New Roman"/>
          <w:sz w:val="24"/>
          <w:szCs w:val="24"/>
          <w:lang w:val="en-US"/>
        </w:rPr>
        <w:t xml:space="preserve">% dan </w:t>
      </w:r>
      <w:r w:rsidR="004E4BB4" w:rsidRPr="0050071E">
        <w:rPr>
          <w:rFonts w:ascii="Times New Roman" w:hAnsi="Times New Roman" w:cs="Times New Roman"/>
          <w:sz w:val="24"/>
          <w:szCs w:val="24"/>
          <w:lang w:val="en-US"/>
        </w:rPr>
        <w:t>sangat setuju sebanyak 20%.</w:t>
      </w:r>
      <w:proofErr w:type="gramEnd"/>
      <w:r w:rsidR="004E4BB4" w:rsidRPr="0050071E">
        <w:rPr>
          <w:rFonts w:ascii="Times New Roman" w:hAnsi="Times New Roman" w:cs="Times New Roman"/>
          <w:sz w:val="24"/>
          <w:szCs w:val="24"/>
          <w:lang w:val="en-US"/>
        </w:rPr>
        <w:t xml:space="preserve"> Guru setuju bahwa lebih mudah menjelaskan konsep kegiatan ekonomi kepada siswa dengan menerapkan model PBL, lebih tertarik mengajar dengan menerapkan model PBL, merasa siswa lebih antusias mengikuti pembelajaran </w:t>
      </w:r>
      <w:r w:rsidR="00386687" w:rsidRPr="0050071E">
        <w:rPr>
          <w:rFonts w:ascii="Times New Roman" w:hAnsi="Times New Roman" w:cs="Times New Roman"/>
          <w:sz w:val="24"/>
          <w:szCs w:val="24"/>
          <w:lang w:val="en-US"/>
        </w:rPr>
        <w:t xml:space="preserve">dengan menerapkan model PBL </w:t>
      </w:r>
      <w:r w:rsidR="004E4BB4" w:rsidRPr="0050071E">
        <w:rPr>
          <w:rFonts w:ascii="Times New Roman" w:hAnsi="Times New Roman" w:cs="Times New Roman"/>
          <w:sz w:val="24"/>
          <w:szCs w:val="24"/>
          <w:lang w:val="en-US"/>
        </w:rPr>
        <w:t>dan dapat meningkatkan kemampuan pemahaman konsep siswa dengan mener</w:t>
      </w:r>
      <w:r w:rsidR="00386687" w:rsidRPr="0050071E">
        <w:rPr>
          <w:rFonts w:ascii="Times New Roman" w:hAnsi="Times New Roman" w:cs="Times New Roman"/>
          <w:sz w:val="24"/>
          <w:szCs w:val="24"/>
          <w:lang w:val="en-US"/>
        </w:rPr>
        <w:t>a</w:t>
      </w:r>
      <w:r w:rsidR="004E4BB4" w:rsidRPr="0050071E">
        <w:rPr>
          <w:rFonts w:ascii="Times New Roman" w:hAnsi="Times New Roman" w:cs="Times New Roman"/>
          <w:sz w:val="24"/>
          <w:szCs w:val="24"/>
          <w:lang w:val="en-US"/>
        </w:rPr>
        <w:t xml:space="preserve">pkan model PBL. </w:t>
      </w:r>
      <w:r w:rsidR="00386687" w:rsidRPr="0050071E">
        <w:rPr>
          <w:rFonts w:ascii="Times New Roman" w:hAnsi="Times New Roman" w:cs="Times New Roman"/>
          <w:sz w:val="24"/>
          <w:szCs w:val="24"/>
          <w:lang w:val="en-US"/>
        </w:rPr>
        <w:t xml:space="preserve">Guru </w:t>
      </w:r>
      <w:proofErr w:type="gramStart"/>
      <w:r w:rsidR="00386687" w:rsidRPr="0050071E">
        <w:rPr>
          <w:rFonts w:ascii="Times New Roman" w:hAnsi="Times New Roman" w:cs="Times New Roman"/>
          <w:sz w:val="24"/>
          <w:szCs w:val="24"/>
          <w:lang w:val="en-US"/>
        </w:rPr>
        <w:t>sangat</w:t>
      </w:r>
      <w:proofErr w:type="gramEnd"/>
      <w:r w:rsidR="00386687" w:rsidRPr="0050071E">
        <w:rPr>
          <w:rFonts w:ascii="Times New Roman" w:hAnsi="Times New Roman" w:cs="Times New Roman"/>
          <w:sz w:val="24"/>
          <w:szCs w:val="24"/>
          <w:lang w:val="en-US"/>
        </w:rPr>
        <w:t xml:space="preserve"> setuju bahwa model PBL cocok diterapkan pada materi kegiatan ekonomi dalam pembelajaran IPS. </w:t>
      </w:r>
    </w:p>
    <w:p w14:paraId="6AEAD060" w14:textId="40B41874" w:rsidR="00B0387D" w:rsidRDefault="00037951"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rata-rata </w:t>
      </w:r>
      <w:r w:rsidR="00B0387D">
        <w:rPr>
          <w:rFonts w:ascii="Times New Roman" w:hAnsi="Times New Roman" w:cs="Times New Roman"/>
          <w:sz w:val="24"/>
          <w:szCs w:val="24"/>
          <w:lang w:val="en-US"/>
        </w:rPr>
        <w:t>respon siswa</w:t>
      </w:r>
      <w:r>
        <w:rPr>
          <w:rFonts w:ascii="Times New Roman" w:hAnsi="Times New Roman" w:cs="Times New Roman"/>
          <w:sz w:val="24"/>
          <w:szCs w:val="24"/>
          <w:lang w:val="en-US"/>
        </w:rPr>
        <w:t xml:space="preserve"> yang diperoleh menunjukkan bahwa siswa termotivasi untuk memahami konsep kegiatan ekonomi, siswa merasa senang selama mengikuti kegiatan pembelajaran menggunakan model PBL, siswa menyukai materi kegiatan ekonomi dalam pembelajaran IPS, siswa terbantu dalam memahami konsep kegiatan ekonomi melalui model PBL, </w:t>
      </w:r>
      <w:r w:rsidR="00EC70B8">
        <w:rPr>
          <w:rFonts w:ascii="Times New Roman" w:hAnsi="Times New Roman" w:cs="Times New Roman"/>
          <w:sz w:val="24"/>
          <w:szCs w:val="24"/>
          <w:lang w:val="en-US"/>
        </w:rPr>
        <w:t>dan sebagian besar siswa b</w:t>
      </w:r>
      <w:bookmarkStart w:id="0" w:name="_GoBack"/>
      <w:bookmarkEnd w:id="0"/>
      <w:r w:rsidR="00EC70B8">
        <w:rPr>
          <w:rFonts w:ascii="Times New Roman" w:hAnsi="Times New Roman" w:cs="Times New Roman"/>
          <w:sz w:val="24"/>
          <w:szCs w:val="24"/>
          <w:lang w:val="en-US"/>
        </w:rPr>
        <w:t>isa menemukan sendiri konsep kegiatan ekonomi setelah penerapan model PBL.</w:t>
      </w:r>
    </w:p>
    <w:p w14:paraId="45180E09" w14:textId="77777777" w:rsidR="002452DB" w:rsidRDefault="002452DB" w:rsidP="005A266C">
      <w:pPr>
        <w:spacing w:after="0" w:line="240" w:lineRule="auto"/>
        <w:jc w:val="both"/>
        <w:rPr>
          <w:rFonts w:ascii="Times New Roman" w:hAnsi="Times New Roman" w:cs="Times New Roman"/>
          <w:sz w:val="24"/>
          <w:szCs w:val="24"/>
          <w:lang w:val="en-US"/>
        </w:rPr>
      </w:pPr>
    </w:p>
    <w:p w14:paraId="581AE7D7" w14:textId="77777777" w:rsidR="00EC70B8" w:rsidRDefault="00EC70B8" w:rsidP="005A266C">
      <w:pPr>
        <w:spacing w:after="0" w:line="240" w:lineRule="auto"/>
        <w:jc w:val="both"/>
        <w:rPr>
          <w:rFonts w:ascii="Times New Roman" w:hAnsi="Times New Roman" w:cs="Times New Roman"/>
          <w:sz w:val="24"/>
          <w:szCs w:val="24"/>
          <w:lang w:val="en-US"/>
        </w:rPr>
      </w:pPr>
    </w:p>
    <w:p w14:paraId="6D394CE5" w14:textId="3785AC99" w:rsidR="0050071E" w:rsidRDefault="00EC70B8" w:rsidP="0050071E">
      <w:pPr>
        <w:pStyle w:val="ListParagraph"/>
        <w:numPr>
          <w:ilvl w:val="0"/>
          <w:numId w:val="36"/>
        </w:numPr>
        <w:spacing w:line="240" w:lineRule="auto"/>
        <w:ind w:left="360"/>
        <w:jc w:val="both"/>
        <w:rPr>
          <w:rFonts w:ascii="Times New Roman" w:hAnsi="Times New Roman" w:cs="Times New Roman"/>
          <w:sz w:val="24"/>
          <w:szCs w:val="24"/>
          <w:lang w:val="en-US"/>
        </w:rPr>
      </w:pPr>
      <w:r w:rsidRPr="0050071E">
        <w:rPr>
          <w:rFonts w:ascii="Times New Roman" w:hAnsi="Times New Roman" w:cs="Times New Roman"/>
          <w:sz w:val="24"/>
          <w:szCs w:val="24"/>
          <w:lang w:val="en-US"/>
        </w:rPr>
        <w:lastRenderedPageBreak/>
        <w:t>Kesu</w:t>
      </w:r>
      <w:r w:rsidR="0050071E">
        <w:rPr>
          <w:rFonts w:ascii="Times New Roman" w:hAnsi="Times New Roman" w:cs="Times New Roman"/>
          <w:sz w:val="24"/>
          <w:szCs w:val="24"/>
          <w:lang w:val="en-US"/>
        </w:rPr>
        <w:t>litan yang dirasakan siswa saat pembelajaran IPS</w:t>
      </w:r>
    </w:p>
    <w:p w14:paraId="17CB2DA6" w14:textId="4D80BAC1" w:rsidR="00040F6F" w:rsidRPr="00880F82" w:rsidRDefault="0054657F" w:rsidP="00880F82">
      <w:pPr>
        <w:spacing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ri pengumpulan</w:t>
      </w:r>
      <w:r w:rsidR="0050071E">
        <w:rPr>
          <w:rFonts w:ascii="Times New Roman" w:hAnsi="Times New Roman" w:cs="Times New Roman"/>
          <w:sz w:val="24"/>
          <w:szCs w:val="24"/>
          <w:lang w:val="en-US"/>
        </w:rPr>
        <w:t xml:space="preserve"> angket yang </w:t>
      </w:r>
      <w:r>
        <w:rPr>
          <w:rFonts w:ascii="Times New Roman" w:hAnsi="Times New Roman" w:cs="Times New Roman"/>
          <w:sz w:val="24"/>
          <w:szCs w:val="24"/>
          <w:lang w:val="en-US"/>
        </w:rPr>
        <w:t xml:space="preserve">sudah </w:t>
      </w:r>
      <w:r w:rsidR="0050071E">
        <w:rPr>
          <w:rFonts w:ascii="Times New Roman" w:hAnsi="Times New Roman" w:cs="Times New Roman"/>
          <w:sz w:val="24"/>
          <w:szCs w:val="24"/>
          <w:lang w:val="en-US"/>
        </w:rPr>
        <w:t>diisi oleh siswa, diketahui bahwa siswa kesulitan untuk memahami istilah-istilah yang t</w:t>
      </w:r>
      <w:r>
        <w:rPr>
          <w:rFonts w:ascii="Times New Roman" w:hAnsi="Times New Roman" w:cs="Times New Roman"/>
          <w:sz w:val="24"/>
          <w:szCs w:val="24"/>
          <w:lang w:val="en-US"/>
        </w:rPr>
        <w:t>erdapat dalam kegiatan ekonomi.</w:t>
      </w:r>
      <w:proofErr w:type="gramEnd"/>
      <w:r>
        <w:rPr>
          <w:rFonts w:ascii="Times New Roman" w:hAnsi="Times New Roman" w:cs="Times New Roman"/>
          <w:sz w:val="24"/>
          <w:szCs w:val="24"/>
          <w:lang w:val="en-US"/>
        </w:rPr>
        <w:t xml:space="preserve"> </w:t>
      </w:r>
      <w:proofErr w:type="gramStart"/>
      <w:r w:rsidR="0050071E">
        <w:rPr>
          <w:rFonts w:ascii="Times New Roman" w:hAnsi="Times New Roman" w:cs="Times New Roman"/>
          <w:sz w:val="24"/>
          <w:szCs w:val="24"/>
          <w:lang w:val="en-US"/>
        </w:rPr>
        <w:t>Siswa sering tert</w:t>
      </w:r>
      <w:r w:rsidR="00542184">
        <w:rPr>
          <w:rFonts w:ascii="Times New Roman" w:hAnsi="Times New Roman" w:cs="Times New Roman"/>
          <w:sz w:val="24"/>
          <w:szCs w:val="24"/>
          <w:lang w:val="en-US"/>
        </w:rPr>
        <w:t>ukar arti dari kegiatan produksi,</w:t>
      </w:r>
      <w:r>
        <w:rPr>
          <w:rFonts w:ascii="Times New Roman" w:hAnsi="Times New Roman" w:cs="Times New Roman"/>
          <w:sz w:val="24"/>
          <w:szCs w:val="24"/>
          <w:lang w:val="en-US"/>
        </w:rPr>
        <w:t xml:space="preserve"> distribusi dan konsumsi.</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Sebagian </w:t>
      </w:r>
      <w:r w:rsidR="00542184">
        <w:rPr>
          <w:rFonts w:ascii="Times New Roman" w:hAnsi="Times New Roman" w:cs="Times New Roman"/>
          <w:sz w:val="24"/>
          <w:szCs w:val="24"/>
          <w:lang w:val="en-US"/>
        </w:rPr>
        <w:t>siswa sulit memahami permasalahan yang diberikan oleh guru, sehingga membutuhkan waktu yang cukup lama dalam mecari solusi atau menyelesaikan permasalahan tersebut.</w:t>
      </w:r>
      <w:proofErr w:type="gramEnd"/>
      <w:r w:rsidR="00542184">
        <w:rPr>
          <w:rFonts w:ascii="Times New Roman" w:hAnsi="Times New Roman" w:cs="Times New Roman"/>
          <w:sz w:val="24"/>
          <w:szCs w:val="24"/>
          <w:lang w:val="en-US"/>
        </w:rPr>
        <w:t xml:space="preserve"> </w:t>
      </w:r>
      <w:proofErr w:type="gramStart"/>
      <w:r w:rsidR="00542184">
        <w:rPr>
          <w:rFonts w:ascii="Times New Roman" w:hAnsi="Times New Roman" w:cs="Times New Roman"/>
          <w:sz w:val="24"/>
          <w:szCs w:val="24"/>
          <w:lang w:val="en-US"/>
        </w:rPr>
        <w:t>Beberapa siswa merasa kesulitan saat mengerjakan tugas secara berkelompok karena tidak semua anggota kelompok ikut mengerjakan</w:t>
      </w:r>
      <w:r w:rsidR="00496B28">
        <w:rPr>
          <w:rFonts w:ascii="Times New Roman" w:hAnsi="Times New Roman" w:cs="Times New Roman"/>
          <w:sz w:val="24"/>
          <w:szCs w:val="24"/>
          <w:lang w:val="en-US"/>
        </w:rPr>
        <w:t xml:space="preserve"> dan berani mengutarakan pendapatnya</w:t>
      </w:r>
      <w:r w:rsidR="00542184">
        <w:rPr>
          <w:rFonts w:ascii="Times New Roman" w:hAnsi="Times New Roman" w:cs="Times New Roman"/>
          <w:sz w:val="24"/>
          <w:szCs w:val="24"/>
          <w:lang w:val="en-US"/>
        </w:rPr>
        <w:t>.</w:t>
      </w:r>
      <w:proofErr w:type="gramEnd"/>
      <w:r w:rsidR="00542184">
        <w:rPr>
          <w:rFonts w:ascii="Times New Roman" w:hAnsi="Times New Roman" w:cs="Times New Roman"/>
          <w:sz w:val="24"/>
          <w:szCs w:val="24"/>
          <w:lang w:val="en-US"/>
        </w:rPr>
        <w:t xml:space="preserve"> </w:t>
      </w:r>
    </w:p>
    <w:p w14:paraId="323BA533" w14:textId="55DDB937"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Diskusi</w:t>
      </w:r>
    </w:p>
    <w:p w14:paraId="353D5A9D" w14:textId="77777777" w:rsidR="005A266C" w:rsidRPr="00C725DD" w:rsidRDefault="005A266C" w:rsidP="005A266C">
      <w:pPr>
        <w:spacing w:after="0" w:line="240" w:lineRule="auto"/>
        <w:jc w:val="both"/>
        <w:rPr>
          <w:rFonts w:ascii="Times New Roman" w:hAnsi="Times New Roman" w:cs="Times New Roman"/>
          <w:sz w:val="10"/>
          <w:szCs w:val="24"/>
        </w:rPr>
      </w:pPr>
    </w:p>
    <w:p w14:paraId="3B6F4F41" w14:textId="2B50E701" w:rsidR="0006749F" w:rsidRDefault="00112799" w:rsidP="00D61617">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penerapan model </w:t>
      </w:r>
      <w:r w:rsidRPr="00112799">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untuk </w:t>
      </w:r>
      <w:r w:rsidR="0054657F">
        <w:rPr>
          <w:rFonts w:ascii="Times New Roman" w:hAnsi="Times New Roman" w:cs="Times New Roman"/>
          <w:sz w:val="24"/>
          <w:szCs w:val="24"/>
          <w:lang w:val="en-US"/>
        </w:rPr>
        <w:t>mengetahui kemam</w:t>
      </w:r>
      <w:r w:rsidR="0054657F" w:rsidRPr="0054657F">
        <w:rPr>
          <w:rFonts w:ascii="Times New Roman" w:hAnsi="Times New Roman" w:cs="Times New Roman"/>
          <w:sz w:val="24"/>
          <w:szCs w:val="24"/>
          <w:lang w:val="en-US"/>
        </w:rPr>
        <w:t>puan pemahaman konsep IPS siswa kelas IV sekolah dasar sudah memenuhi kriteria, dikarenakan guru sudah melaksanakan lima langkah pembelajaran model</w:t>
      </w:r>
      <w:r w:rsidR="0054657F">
        <w:rPr>
          <w:rFonts w:ascii="Times New Roman" w:hAnsi="Times New Roman" w:cs="Times New Roman"/>
          <w:sz w:val="24"/>
          <w:szCs w:val="24"/>
          <w:lang w:val="en-US"/>
        </w:rPr>
        <w:t xml:space="preserve"> PBL mulai dari orientasikan</w:t>
      </w:r>
      <w:r w:rsidR="0054657F" w:rsidRPr="0054657F">
        <w:rPr>
          <w:rFonts w:ascii="Times New Roman" w:hAnsi="Times New Roman" w:cs="Times New Roman"/>
          <w:sz w:val="24"/>
          <w:szCs w:val="24"/>
          <w:lang w:val="en-US"/>
        </w:rPr>
        <w:t xml:space="preserve"> pese</w:t>
      </w:r>
      <w:r w:rsidR="00F11413">
        <w:rPr>
          <w:rFonts w:ascii="Times New Roman" w:hAnsi="Times New Roman" w:cs="Times New Roman"/>
          <w:sz w:val="24"/>
          <w:szCs w:val="24"/>
          <w:lang w:val="en-US"/>
        </w:rPr>
        <w:t xml:space="preserve">rta didik terhadap masalah, </w:t>
      </w:r>
      <w:r w:rsidR="0054657F" w:rsidRPr="0054657F">
        <w:rPr>
          <w:rFonts w:ascii="Times New Roman" w:hAnsi="Times New Roman" w:cs="Times New Roman"/>
          <w:sz w:val="24"/>
          <w:szCs w:val="24"/>
          <w:lang w:val="en-US"/>
        </w:rPr>
        <w:t>organisasikan peserta didik dalam belajar, membimbing penyelidik</w:t>
      </w:r>
      <w:r w:rsidR="00F11413">
        <w:rPr>
          <w:rFonts w:ascii="Times New Roman" w:hAnsi="Times New Roman" w:cs="Times New Roman"/>
          <w:sz w:val="24"/>
          <w:szCs w:val="24"/>
          <w:lang w:val="en-US"/>
        </w:rPr>
        <w:t xml:space="preserve">an individu maupun </w:t>
      </w:r>
      <w:r w:rsidR="0054657F" w:rsidRPr="0054657F">
        <w:rPr>
          <w:rFonts w:ascii="Times New Roman" w:hAnsi="Times New Roman" w:cs="Times New Roman"/>
          <w:sz w:val="24"/>
          <w:szCs w:val="24"/>
          <w:lang w:val="en-US"/>
        </w:rPr>
        <w:t>kelompok, pengembangan dan penyajian karya yang dihasilkan, hin</w:t>
      </w:r>
      <w:r w:rsidR="00F11413">
        <w:rPr>
          <w:rFonts w:ascii="Times New Roman" w:hAnsi="Times New Roman" w:cs="Times New Roman"/>
          <w:sz w:val="24"/>
          <w:szCs w:val="24"/>
          <w:lang w:val="en-US"/>
        </w:rPr>
        <w:t>gga analisis dan evaluasi solusi dari</w:t>
      </w:r>
      <w:r w:rsidR="0054657F" w:rsidRPr="0054657F">
        <w:rPr>
          <w:rFonts w:ascii="Times New Roman" w:hAnsi="Times New Roman" w:cs="Times New Roman"/>
          <w:sz w:val="24"/>
          <w:szCs w:val="24"/>
          <w:lang w:val="en-US"/>
        </w:rPr>
        <w:t xml:space="preserve"> penyelesaian masalah</w:t>
      </w:r>
      <w:r>
        <w:rPr>
          <w:rFonts w:ascii="Times New Roman" w:hAnsi="Times New Roman" w:cs="Times New Roman"/>
          <w:sz w:val="24"/>
          <w:szCs w:val="24"/>
          <w:lang w:val="en-US"/>
        </w:rPr>
        <w:t>. Langkah-langkah tersebut sesuai dengan yang disampaikan</w:t>
      </w:r>
      <w:r w:rsidR="00CF2513">
        <w:rPr>
          <w:rFonts w:ascii="Times New Roman" w:hAnsi="Times New Roman" w:cs="Times New Roman"/>
          <w:sz w:val="24"/>
          <w:szCs w:val="24"/>
          <w:lang w:val="en-US"/>
        </w:rPr>
        <w:t xml:space="preserve"> Wulandari </w:t>
      </w:r>
      <w:r w:rsidR="00CF2513">
        <w:rPr>
          <w:rFonts w:ascii="Times New Roman" w:hAnsi="Times New Roman" w:cs="Times New Roman"/>
          <w:sz w:val="24"/>
          <w:szCs w:val="24"/>
          <w:lang w:val="en-US"/>
        </w:rPr>
        <w:fldChar w:fldCharType="begin" w:fldLock="1"/>
      </w:r>
      <w:r w:rsidR="004A307D">
        <w:rPr>
          <w:rFonts w:ascii="Times New Roman" w:hAnsi="Times New Roman" w:cs="Times New Roman"/>
          <w:sz w:val="24"/>
          <w:szCs w:val="24"/>
          <w:lang w:val="en-US"/>
        </w:rPr>
        <w:instrText>ADDIN CSL_CITATION {"citationItems":[{"id":"ITEM-1","itemData":{"ISSN":"2614-4093","abstract":"Tujuan dilaksanakannya penelitian ini yaitu untuk mendeskripsikan skenario dan implementasi pembelajaran, mengetahui respon guru dan siswa, serta mengetahui kesulitan-kesulitan siswa dalam mengerjakan tugas tematik yang menggunakan indikator pemahaman konsep pada materi cuaca dalam penggunaan model pembelajaran PBL. Metode penelitian yang dipakai peneliti adalah metode deskriftif kualitatif, hal ini supaya peneliti bisa menjelaskan upaya yang dilaksanakan oleh guru dalam memperbaiki kualitas pembelajaran khususnya materi cuaca. Subjek dari penelitian ini adalah siswa kelas III di sekolah swasta di kota Bandung, yang berjumlah 20 siswa, terdiri dari 11 siswa perempuan dan 9 siswa laki-laki. Penulis menggunakan observasi, angket dan tes sebagai instrument penelitian. Observasi diberikan kepada guru sebagai observer, angket diberikan kepada siswa sebagai (kelas) sebagai responden dan satu orang guru, serta tes diberikan kepada siswa sebagai subjek penelitian setelah data didapatkan dan dianalisis, dapat dikatakan bahwa penggunaan model pembelajaran yang diterapkan pada materi tersebut dapat digunakan dengan sangat baik dengan syarat pelaksanaan pembelajaran harus sesuai dengan fase model pembelajarannya. Sehingga, sangat disarankan bagi guru tematik untuk menggunakan model pembelajaran PBL dalam materi cuaca.","author":[{"dropping-particle":"","family":"Sumarni","given":"Iis","non-dropping-particle":"","parse-names":false,"suffix":""},{"dropping-particle":"","family":"Pratama","given":"Deri Fadly","non-dropping-particle":"","parse-names":false,"suffix":""}],"container-title":"COLLASE (Creative of Learning Students Elementary Education)","id":"ITEM-1","issue":"4","issued":{"date-parts":[["2021"]]},"page":"576-582","title":"Analisis Pemahaman Konsep Pada Pembelajaran Cuaca Siswa Kelas III Menggunakan Model Pembelajaran Problem Based Learning (PBL)","type":"article-journal","volume":"4"},"uris":["http://www.mendeley.com/documents/?uuid=8582f3c8-e391-4cd0-aaa2-00c76e9115ad"]}],"mendeley":{"formattedCitation":"(Sumarni &amp; Pratama, 2021)","plainTextFormattedCitation":"(Sumarni &amp; Pratama, 2021)","previouslyFormattedCitation":"(Sumarni &amp; Pratama, 2021)"},"properties":{"noteIndex":0},"schema":"https://github.com/citation-style-language/schema/raw/master/csl-citation.json"}</w:instrText>
      </w:r>
      <w:r w:rsidR="00CF2513">
        <w:rPr>
          <w:rFonts w:ascii="Times New Roman" w:hAnsi="Times New Roman" w:cs="Times New Roman"/>
          <w:sz w:val="24"/>
          <w:szCs w:val="24"/>
          <w:lang w:val="en-US"/>
        </w:rPr>
        <w:fldChar w:fldCharType="separate"/>
      </w:r>
      <w:r w:rsidR="00CF2513" w:rsidRPr="00CF2513">
        <w:rPr>
          <w:rFonts w:ascii="Times New Roman" w:hAnsi="Times New Roman" w:cs="Times New Roman"/>
          <w:noProof/>
          <w:sz w:val="24"/>
          <w:szCs w:val="24"/>
          <w:lang w:val="en-US"/>
        </w:rPr>
        <w:t>(Sumarni &amp; Pratama, 2021)</w:t>
      </w:r>
      <w:r w:rsidR="00CF2513">
        <w:rPr>
          <w:rFonts w:ascii="Times New Roman" w:hAnsi="Times New Roman" w:cs="Times New Roman"/>
          <w:sz w:val="24"/>
          <w:szCs w:val="24"/>
          <w:lang w:val="en-US"/>
        </w:rPr>
        <w:fldChar w:fldCharType="end"/>
      </w:r>
      <w:r w:rsidR="00CF2513">
        <w:t xml:space="preserve"> </w:t>
      </w:r>
      <w:r w:rsidR="00CF2513">
        <w:rPr>
          <w:rFonts w:ascii="Times New Roman" w:hAnsi="Times New Roman" w:cs="Times New Roman"/>
          <w:sz w:val="24"/>
          <w:szCs w:val="24"/>
          <w:lang w:val="en-US"/>
        </w:rPr>
        <w:t xml:space="preserve">sebagai berikut: </w:t>
      </w:r>
      <w:r w:rsidR="00721EB7">
        <w:rPr>
          <w:rFonts w:ascii="Times New Roman" w:hAnsi="Times New Roman" w:cs="Times New Roman"/>
          <w:sz w:val="24"/>
          <w:szCs w:val="24"/>
          <w:lang w:val="en-US"/>
        </w:rPr>
        <w:t xml:space="preserve">1) </w:t>
      </w:r>
      <w:r w:rsidR="00D61617" w:rsidRPr="00D61617">
        <w:rPr>
          <w:rFonts w:ascii="Times New Roman" w:hAnsi="Times New Roman" w:cs="Times New Roman"/>
          <w:sz w:val="24"/>
          <w:szCs w:val="24"/>
          <w:lang w:val="en-US"/>
        </w:rPr>
        <w:t>M</w:t>
      </w:r>
      <w:r w:rsidR="00CF2513">
        <w:rPr>
          <w:rFonts w:ascii="Times New Roman" w:hAnsi="Times New Roman" w:cs="Times New Roman"/>
          <w:sz w:val="24"/>
          <w:szCs w:val="24"/>
          <w:lang w:val="en-US"/>
        </w:rPr>
        <w:t xml:space="preserve">engorientasi siswa pada masalah. 2) </w:t>
      </w:r>
      <w:r w:rsidR="00D61617" w:rsidRPr="00D61617">
        <w:rPr>
          <w:rFonts w:ascii="Times New Roman" w:hAnsi="Times New Roman" w:cs="Times New Roman"/>
          <w:sz w:val="24"/>
          <w:szCs w:val="24"/>
          <w:lang w:val="en-US"/>
        </w:rPr>
        <w:t>Mengor</w:t>
      </w:r>
      <w:r w:rsidR="005F37F1">
        <w:rPr>
          <w:rFonts w:ascii="Times New Roman" w:hAnsi="Times New Roman" w:cs="Times New Roman"/>
          <w:sz w:val="24"/>
          <w:szCs w:val="24"/>
          <w:lang w:val="en-US"/>
        </w:rPr>
        <w:t>ganisasi</w:t>
      </w:r>
      <w:r w:rsidR="00CF2513">
        <w:rPr>
          <w:rFonts w:ascii="Times New Roman" w:hAnsi="Times New Roman" w:cs="Times New Roman"/>
          <w:sz w:val="24"/>
          <w:szCs w:val="24"/>
          <w:lang w:val="en-US"/>
        </w:rPr>
        <w:t xml:space="preserve"> siswa untuk belajar. 3) </w:t>
      </w:r>
      <w:r w:rsidR="00D61617" w:rsidRPr="00D61617">
        <w:rPr>
          <w:rFonts w:ascii="Times New Roman" w:hAnsi="Times New Roman" w:cs="Times New Roman"/>
          <w:sz w:val="24"/>
          <w:szCs w:val="24"/>
          <w:lang w:val="en-US"/>
        </w:rPr>
        <w:t>Me</w:t>
      </w:r>
      <w:r w:rsidR="00CF2513">
        <w:rPr>
          <w:rFonts w:ascii="Times New Roman" w:hAnsi="Times New Roman" w:cs="Times New Roman"/>
          <w:sz w:val="24"/>
          <w:szCs w:val="24"/>
          <w:lang w:val="en-US"/>
        </w:rPr>
        <w:t xml:space="preserve">mbantu penyelidikan mandiri dan kelompok. 4) </w:t>
      </w:r>
      <w:r w:rsidR="00D61617" w:rsidRPr="00D61617">
        <w:rPr>
          <w:rFonts w:ascii="Times New Roman" w:hAnsi="Times New Roman" w:cs="Times New Roman"/>
          <w:sz w:val="24"/>
          <w:szCs w:val="24"/>
          <w:lang w:val="en-US"/>
        </w:rPr>
        <w:t>Mengembangkan dan menyajikan</w:t>
      </w:r>
      <w:r w:rsidR="00CF2513">
        <w:rPr>
          <w:rFonts w:ascii="Times New Roman" w:hAnsi="Times New Roman" w:cs="Times New Roman"/>
          <w:sz w:val="24"/>
          <w:szCs w:val="24"/>
          <w:lang w:val="en-US"/>
        </w:rPr>
        <w:t xml:space="preserve"> hasil karya. 5) </w:t>
      </w:r>
      <w:r w:rsidR="00D61617" w:rsidRPr="00D61617">
        <w:rPr>
          <w:rFonts w:ascii="Times New Roman" w:hAnsi="Times New Roman" w:cs="Times New Roman"/>
          <w:sz w:val="24"/>
          <w:szCs w:val="24"/>
          <w:lang w:val="en-US"/>
        </w:rPr>
        <w:t>Menga</w:t>
      </w:r>
      <w:r w:rsidR="00F11413">
        <w:rPr>
          <w:rFonts w:ascii="Times New Roman" w:hAnsi="Times New Roman" w:cs="Times New Roman"/>
          <w:sz w:val="24"/>
          <w:szCs w:val="24"/>
          <w:lang w:val="en-US"/>
        </w:rPr>
        <w:t>nalisis serta</w:t>
      </w:r>
      <w:r w:rsidR="00CF2513">
        <w:rPr>
          <w:rFonts w:ascii="Times New Roman" w:hAnsi="Times New Roman" w:cs="Times New Roman"/>
          <w:sz w:val="24"/>
          <w:szCs w:val="24"/>
          <w:lang w:val="en-US"/>
        </w:rPr>
        <w:t xml:space="preserve"> mengevaluasi proses </w:t>
      </w:r>
      <w:r w:rsidR="00F11413">
        <w:rPr>
          <w:rFonts w:ascii="Times New Roman" w:hAnsi="Times New Roman" w:cs="Times New Roman"/>
          <w:sz w:val="24"/>
          <w:szCs w:val="24"/>
          <w:lang w:val="en-US"/>
        </w:rPr>
        <w:t>penyelesaian</w:t>
      </w:r>
      <w:r w:rsidR="00D61617" w:rsidRPr="00D61617">
        <w:rPr>
          <w:rFonts w:ascii="Times New Roman" w:hAnsi="Times New Roman" w:cs="Times New Roman"/>
          <w:sz w:val="24"/>
          <w:szCs w:val="24"/>
          <w:lang w:val="en-US"/>
        </w:rPr>
        <w:t xml:space="preserve"> masalah</w:t>
      </w:r>
      <w:r w:rsidR="00CF2513">
        <w:rPr>
          <w:rFonts w:ascii="Times New Roman" w:hAnsi="Times New Roman" w:cs="Times New Roman"/>
          <w:sz w:val="24"/>
          <w:szCs w:val="24"/>
          <w:lang w:val="en-US"/>
        </w:rPr>
        <w:t>.</w:t>
      </w:r>
      <w:r>
        <w:rPr>
          <w:rFonts w:ascii="Times New Roman" w:hAnsi="Times New Roman" w:cs="Times New Roman"/>
          <w:i/>
          <w:sz w:val="24"/>
          <w:szCs w:val="24"/>
          <w:lang w:val="en-US"/>
        </w:rPr>
        <w:t xml:space="preserve"> </w:t>
      </w:r>
    </w:p>
    <w:p w14:paraId="5C88C3C1" w14:textId="64080158" w:rsidR="003668D4" w:rsidRDefault="0006749F" w:rsidP="0051390B">
      <w:pPr>
        <w:spacing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Respon guru dan si</w:t>
      </w:r>
      <w:r w:rsidR="00042AD0">
        <w:rPr>
          <w:rFonts w:ascii="Times New Roman" w:hAnsi="Times New Roman" w:cs="Times New Roman"/>
          <w:sz w:val="24"/>
          <w:szCs w:val="24"/>
          <w:lang w:val="en-US"/>
        </w:rPr>
        <w:t xml:space="preserve">swa terhadap model pembelajaran PBL </w:t>
      </w:r>
      <w:r>
        <w:rPr>
          <w:rFonts w:ascii="Times New Roman" w:hAnsi="Times New Roman" w:cs="Times New Roman"/>
          <w:sz w:val="24"/>
          <w:szCs w:val="24"/>
          <w:lang w:val="en-US"/>
        </w:rPr>
        <w:t>sangat baik.</w:t>
      </w:r>
      <w:proofErr w:type="gramEnd"/>
      <w:r>
        <w:rPr>
          <w:rFonts w:ascii="Times New Roman" w:hAnsi="Times New Roman" w:cs="Times New Roman"/>
          <w:sz w:val="24"/>
          <w:szCs w:val="24"/>
          <w:lang w:val="en-US"/>
        </w:rPr>
        <w:t xml:space="preserve"> Guru </w:t>
      </w:r>
      <w:proofErr w:type="gramStart"/>
      <w:r w:rsidR="00042AD0">
        <w:rPr>
          <w:rFonts w:ascii="Times New Roman" w:hAnsi="Times New Roman" w:cs="Times New Roman"/>
          <w:sz w:val="24"/>
          <w:szCs w:val="24"/>
          <w:lang w:val="en-US"/>
        </w:rPr>
        <w:t>setuju</w:t>
      </w:r>
      <w:proofErr w:type="gramEnd"/>
      <w:r w:rsidR="00042AD0">
        <w:rPr>
          <w:rFonts w:ascii="Times New Roman" w:hAnsi="Times New Roman" w:cs="Times New Roman"/>
          <w:sz w:val="24"/>
          <w:szCs w:val="24"/>
          <w:lang w:val="en-US"/>
        </w:rPr>
        <w:t xml:space="preserve"> bahwa model PBL </w:t>
      </w:r>
      <w:r>
        <w:rPr>
          <w:rFonts w:ascii="Times New Roman" w:hAnsi="Times New Roman" w:cs="Times New Roman"/>
          <w:sz w:val="24"/>
          <w:szCs w:val="24"/>
          <w:lang w:val="en-US"/>
        </w:rPr>
        <w:t>cocok diterapkan pada materi kegiatan ekonomi dan mampu meningkatkan</w:t>
      </w:r>
      <w:r w:rsidR="00934FC0">
        <w:rPr>
          <w:rFonts w:ascii="Times New Roman" w:hAnsi="Times New Roman" w:cs="Times New Roman"/>
          <w:sz w:val="24"/>
          <w:szCs w:val="24"/>
          <w:lang w:val="en-US"/>
        </w:rPr>
        <w:t xml:space="preserve"> kemampuan pemahaman konsep </w:t>
      </w:r>
      <w:r w:rsidR="00913B4D">
        <w:rPr>
          <w:rFonts w:ascii="Times New Roman" w:hAnsi="Times New Roman" w:cs="Times New Roman"/>
          <w:sz w:val="24"/>
          <w:szCs w:val="24"/>
          <w:lang w:val="en-US"/>
        </w:rPr>
        <w:t>siswa k</w:t>
      </w:r>
      <w:r>
        <w:rPr>
          <w:rFonts w:ascii="Times New Roman" w:hAnsi="Times New Roman" w:cs="Times New Roman"/>
          <w:sz w:val="24"/>
          <w:szCs w:val="24"/>
          <w:lang w:val="en-US"/>
        </w:rPr>
        <w:t xml:space="preserve">arena model PBL menuntut siswa untuk menyelesaikan masalah dengan menggunakan pemahaman konsep yang dimiliki. </w:t>
      </w:r>
      <w:r w:rsidR="0051390B">
        <w:rPr>
          <w:rFonts w:ascii="Times New Roman" w:hAnsi="Times New Roman" w:cs="Times New Roman"/>
          <w:sz w:val="24"/>
          <w:szCs w:val="24"/>
          <w:lang w:val="en-US"/>
        </w:rPr>
        <w:t xml:space="preserve">Hal ini sejalan dengan pendapat </w:t>
      </w:r>
      <w:r w:rsidR="0051390B">
        <w:rPr>
          <w:rFonts w:ascii="Times New Roman" w:hAnsi="Times New Roman" w:cs="Times New Roman"/>
          <w:sz w:val="24"/>
          <w:szCs w:val="24"/>
          <w:lang w:val="en-US"/>
        </w:rPr>
        <w:fldChar w:fldCharType="begin" w:fldLock="1"/>
      </w:r>
      <w:r w:rsidR="005B0BEC">
        <w:rPr>
          <w:rFonts w:ascii="Times New Roman" w:hAnsi="Times New Roman" w:cs="Times New Roman"/>
          <w:sz w:val="24"/>
          <w:szCs w:val="24"/>
          <w:lang w:val="en-US"/>
        </w:rPr>
        <w:instrText>ADDIN CSL_CITATION {"citationItems":[{"id":"ITEM-1","itemData":{"ISSN":"2337-8786","abstract":"Penelitian dilatarbelakangi oleh rendahnya siswa memahami konsep materi dengan baik. Penelitian bertujuan untuk memperoleh gambaran mengenai pencapaian dan peningkatan kemampuan pemahaman matematik siswa SD yang mendapat pembelajaran dengan menggunakan metoda Problem Based Learning (PBL) dibandingkan dengan siswa yang menggunakan pembelajaran biasa. Pembelajaran biasa pada penelitian ini adalah menggunakan Metode Discovery Learning. Metode penelitian yang digunakan dalam penelitian ini adalah metode quasi eksperimen dengan desain Pretes- Postes Control Group Design. Populasi yang diambil adalah seluruh siswa SD di Kota Bandung. Adapun yang menjadi sampel dari penelitian ini adalah siswa SDN Cihaurgeulis kelas 5A yang berjumlah 30 orang sebagai kelas kontrol dan 5B yang berjumlah 30 orang sebagai kelas eksperimen. Instrumen yang digunakan dalam penelitian ini yaitu soal uraian sebanyak 7 soal. Analisis data dilakukan secara kuantitatif, data tersebut diambil dari hasil Pretes, Postes untuk melihat perbedaan gain ternormalisasi. Dalam perhitungan ujicoba instrumen dan pengolahan data menggunakan program Microsoft Excel 2010 dan SPSS 23. Analisis data Postes untuk melihat perbedaan rata-rata pencapaian hasil belajar antar kelompok sampel. Berdasarkan hasil penelitian diperoleh: Pencapaian Peningkatan kemampuan pemahaman konsep matematis siswa yang pembelajaranya menggunakan Problem Based Learning lebih baik dari pada yang menggunakan pembelajaran biasa.","author":[{"dropping-particle":"","family":"Rubianti","given":"Tati","non-dropping-particle":"","parse-names":false,"suffix":""},{"dropping-particle":"","family":"Priyatni","given":"Tati","non-dropping-particle":"","parse-names":false,"suffix":""},{"dropping-particle":"","family":"Supriati","given":"Nelis","non-dropping-particle":"","parse-names":false,"suffix":""}],"container-title":"Journal of Elementary Education","id":"ITEM-1","issue":"2","issued":{"date-parts":[["2019"]]},"page":"82-89","title":"Penerapan model problem based learning (pbl) untuk meningkatkan pemahaman konsep matematis siswa sekolah dasar di kelas V","type":"article-journal","volume":"2"},"uris":["http://www.mendeley.com/documents/?uuid=474e6bc9-e584-4377-be8a-4c325173dce3"]}],"mendeley":{"formattedCitation":"(Rubianti et al., 2019)","manualFormatting":"Rubianti et al., (2019)","plainTextFormattedCitation":"(Rubianti et al., 2019)","previouslyFormattedCitation":"(Rubianti et al., 2019)"},"properties":{"noteIndex":0},"schema":"https://github.com/citation-style-language/schema/raw/master/csl-citation.json"}</w:instrText>
      </w:r>
      <w:r w:rsidR="0051390B">
        <w:rPr>
          <w:rFonts w:ascii="Times New Roman" w:hAnsi="Times New Roman" w:cs="Times New Roman"/>
          <w:sz w:val="24"/>
          <w:szCs w:val="24"/>
          <w:lang w:val="en-US"/>
        </w:rPr>
        <w:fldChar w:fldCharType="separate"/>
      </w:r>
      <w:r w:rsidR="0051390B">
        <w:rPr>
          <w:rFonts w:ascii="Times New Roman" w:hAnsi="Times New Roman" w:cs="Times New Roman"/>
          <w:noProof/>
          <w:sz w:val="24"/>
          <w:szCs w:val="24"/>
          <w:lang w:val="en-US"/>
        </w:rPr>
        <w:t>Rubianti et al., (</w:t>
      </w:r>
      <w:r w:rsidR="0051390B" w:rsidRPr="0051390B">
        <w:rPr>
          <w:rFonts w:ascii="Times New Roman" w:hAnsi="Times New Roman" w:cs="Times New Roman"/>
          <w:noProof/>
          <w:sz w:val="24"/>
          <w:szCs w:val="24"/>
          <w:lang w:val="en-US"/>
        </w:rPr>
        <w:t>2019)</w:t>
      </w:r>
      <w:r w:rsidR="0051390B">
        <w:rPr>
          <w:rFonts w:ascii="Times New Roman" w:hAnsi="Times New Roman" w:cs="Times New Roman"/>
          <w:sz w:val="24"/>
          <w:szCs w:val="24"/>
          <w:lang w:val="en-US"/>
        </w:rPr>
        <w:fldChar w:fldCharType="end"/>
      </w:r>
      <w:r w:rsidR="0051390B">
        <w:rPr>
          <w:rFonts w:ascii="Times New Roman" w:hAnsi="Times New Roman" w:cs="Times New Roman"/>
          <w:sz w:val="24"/>
          <w:szCs w:val="24"/>
          <w:lang w:val="en-US"/>
        </w:rPr>
        <w:t xml:space="preserve"> </w:t>
      </w:r>
      <w:r w:rsidR="00F11413" w:rsidRPr="00F11413">
        <w:rPr>
          <w:rFonts w:ascii="Times New Roman" w:hAnsi="Times New Roman" w:cs="Times New Roman"/>
          <w:sz w:val="24"/>
          <w:szCs w:val="24"/>
          <w:lang w:val="en-US"/>
        </w:rPr>
        <w:t xml:space="preserve">bahwa melalui model PBL siswa dapat terbiasa </w:t>
      </w:r>
      <w:r w:rsidR="00F11413">
        <w:rPr>
          <w:rFonts w:ascii="Times New Roman" w:hAnsi="Times New Roman" w:cs="Times New Roman"/>
          <w:sz w:val="24"/>
          <w:szCs w:val="24"/>
          <w:lang w:val="en-US"/>
        </w:rPr>
        <w:t>menghadapi suatu masalah dan belajar menemukan solusi dari</w:t>
      </w:r>
      <w:r w:rsidR="00F11413" w:rsidRPr="00F11413">
        <w:rPr>
          <w:rFonts w:ascii="Times New Roman" w:hAnsi="Times New Roman" w:cs="Times New Roman"/>
          <w:sz w:val="24"/>
          <w:szCs w:val="24"/>
          <w:lang w:val="en-US"/>
        </w:rPr>
        <w:t xml:space="preserve"> masalah tersebut dengan menerapkan pengetahuan yang dimiliki. Siswa pun merasa senang belajar kegiatan ekonomi dengan penerapan model PBL, lebih termotivasi untuk belajar dan merasa tertantang menemukan solusi dari permasalahan yang ada.</w:t>
      </w:r>
      <w:r w:rsidR="00F11413">
        <w:rPr>
          <w:rFonts w:ascii="Times New Roman" w:hAnsi="Times New Roman" w:cs="Times New Roman"/>
          <w:sz w:val="24"/>
          <w:szCs w:val="24"/>
          <w:lang w:val="en-US"/>
        </w:rPr>
        <w:t xml:space="preserve"> </w:t>
      </w:r>
      <w:r w:rsidRPr="0006749F">
        <w:rPr>
          <w:rFonts w:ascii="Times New Roman" w:hAnsi="Times New Roman" w:cs="Times New Roman"/>
          <w:sz w:val="24"/>
          <w:szCs w:val="24"/>
          <w:lang w:val="en-US"/>
        </w:rPr>
        <w:t xml:space="preserve">Hal </w:t>
      </w:r>
      <w:r>
        <w:rPr>
          <w:rFonts w:ascii="Times New Roman" w:hAnsi="Times New Roman" w:cs="Times New Roman"/>
          <w:sz w:val="24"/>
          <w:szCs w:val="24"/>
          <w:lang w:val="en-US"/>
        </w:rPr>
        <w:t xml:space="preserve">tersebut sesuai dengan pendapat </w:t>
      </w:r>
      <w:r w:rsidR="003668D4" w:rsidRPr="003668D4">
        <w:rPr>
          <w:rFonts w:ascii="Times New Roman" w:hAnsi="Times New Roman" w:cs="Times New Roman"/>
          <w:sz w:val="24"/>
          <w:szCs w:val="24"/>
          <w:lang w:val="en-US"/>
        </w:rPr>
        <w:t>Amir</w:t>
      </w:r>
      <w:r w:rsidR="00021B70">
        <w:rPr>
          <w:rFonts w:ascii="Times New Roman" w:hAnsi="Times New Roman" w:cs="Times New Roman"/>
          <w:sz w:val="24"/>
          <w:szCs w:val="24"/>
          <w:lang w:val="en-US"/>
        </w:rPr>
        <w:t xml:space="preserve"> </w:t>
      </w:r>
      <w:r w:rsidR="00021B70">
        <w:rPr>
          <w:rFonts w:ascii="Times New Roman" w:hAnsi="Times New Roman" w:cs="Times New Roman"/>
          <w:sz w:val="24"/>
          <w:szCs w:val="24"/>
          <w:lang w:val="en-US"/>
        </w:rPr>
        <w:fldChar w:fldCharType="begin" w:fldLock="1"/>
      </w:r>
      <w:r w:rsidR="00021B70">
        <w:rPr>
          <w:rFonts w:ascii="Times New Roman" w:hAnsi="Times New Roman" w:cs="Times New Roman"/>
          <w:sz w:val="24"/>
          <w:szCs w:val="24"/>
          <w:lang w:val="en-US"/>
        </w:rPr>
        <w:instrText>ADDIN CSL_CITATION {"citationItems":[{"id":"ITEM-1","itemData":{"DOI":"10.24042/ijsme.v2i3.4366","abstract":"Abstract: This study aims to investigate the effectiveness of the learning problem based learning (PBL) model  against understanding of concepts and critical thingking of students on senior high school temperature and heat material. Subjects in this study were students class X SMA N 1 waway karya lampung timur amounted to 70 student. The method used is a quasi experimental design with pretets-posttest control design. Data understanding of concepts and critical thingking were collected by instruments test essay questions. The obtained data then analyzed by using multivariate (MANOVA) test. The results of the analysis  with spss 17.00 program show that there is a significant effect in applying the guided of the learning problem based learning (PBL) model against understanding of concepts and critical thingkingof students. The gain score of understanding of concepts in experimental class was 0,51and and the gain score in control class was 0,31 while the gain score of critical thingking in experimental class was0,58 and the gain score in control class was0,31. The effectiveness of the use models of problem based learning better in improving of understanding of concepts and critical thingking of students, it can be seen from the value obtained effect size of 0,66. In addition,based on manova test,the significance score of both understanding of concepts and critical thingking is less than 0.005. It can be concluded that there are significant effect of guided problem based learning and understanding of concepts and critical thingking of students on senior high school.Abstrak: Penelitian ini bertujuan untuk mengetahui efektivitas model pembelajaran problem based learning (PBL) terhadap pemahaman konsep dan berpikir kritis peserta didik SMA pada materi suhu dan kalor. Subjek pada penelitian ini adalah peserta didik kelas X SMA N 1 waway karya lampung timur berjumlah 70 orang peserta didik.  Metode penelitian yang dipilih yakni quasi eksperiment  dengan desain pretets-posttest control design.Data pemahaman konsep dan berpikir kritis dikumpulkan melalui instrumen tes soal essay. Data yang diperoleh kemudian di analisis menggunakan uji multivariate (MANOVA). Hasil analisis data dengan program spss 17.00 menunjukkan bahwa terdapat pengaruh penerapan model pembelajaran problem based learning terhadap pemahaman konsep dan berpikir kritis peserta didik. Nilai gain pemahaman konsep kelas eksperimen sebesar 0,51 dan nilai gain kelas kontrol sebesar 0,31 sedangkan nilai g…","author":[{"dropping-particle":"","family":"Yulianti","given":"Eka","non-dropping-particle":"","parse-names":false,"suffix":""},{"dropping-particle":"","family":"Gunawan","given":"Indra","non-dropping-particle":"","parse-names":false,"suffix":""}],"container-title":"Indonesian Journal of Science and Mathematics Education","id":"ITEM-1","issue":"3","issued":{"date-parts":[["2019"]]},"page":"399-408","title":"Model Pembelajaran Problem Based Learning (PBL): Efeknya Terhadap Pemahaman Konsep dan Berpikir Kritis","type":"article-journal","volume":"2"},"uris":["http://www.mendeley.com/documents/?uuid=85ba52c5-5d3f-4df2-a920-732718c6f8f2"]}],"mendeley":{"formattedCitation":"(Yulianti &amp; Gunawan, 2019)","plainTextFormattedCitation":"(Yulianti &amp; Gunawan, 2019)","previouslyFormattedCitation":"(Yulianti &amp; Gunawan, 2019)"},"properties":{"noteIndex":0},"schema":"https://github.com/citation-style-language/schema/raw/master/csl-citation.json"}</w:instrText>
      </w:r>
      <w:r w:rsidR="00021B70">
        <w:rPr>
          <w:rFonts w:ascii="Times New Roman" w:hAnsi="Times New Roman" w:cs="Times New Roman"/>
          <w:sz w:val="24"/>
          <w:szCs w:val="24"/>
          <w:lang w:val="en-US"/>
        </w:rPr>
        <w:fldChar w:fldCharType="separate"/>
      </w:r>
      <w:r w:rsidR="00021B70" w:rsidRPr="00021B70">
        <w:rPr>
          <w:rFonts w:ascii="Times New Roman" w:hAnsi="Times New Roman" w:cs="Times New Roman"/>
          <w:noProof/>
          <w:sz w:val="24"/>
          <w:szCs w:val="24"/>
          <w:lang w:val="en-US"/>
        </w:rPr>
        <w:t>(Yulianti &amp; Gunawan, 2019)</w:t>
      </w:r>
      <w:r w:rsidR="00021B70">
        <w:rPr>
          <w:rFonts w:ascii="Times New Roman" w:hAnsi="Times New Roman" w:cs="Times New Roman"/>
          <w:sz w:val="24"/>
          <w:szCs w:val="24"/>
          <w:lang w:val="en-US"/>
        </w:rPr>
        <w:fldChar w:fldCharType="end"/>
      </w:r>
      <w:r w:rsidR="00021B70">
        <w:rPr>
          <w:rFonts w:ascii="Times New Roman" w:hAnsi="Times New Roman" w:cs="Times New Roman"/>
          <w:sz w:val="24"/>
          <w:szCs w:val="24"/>
          <w:lang w:val="en-US"/>
        </w:rPr>
        <w:t xml:space="preserve"> </w:t>
      </w:r>
      <w:r w:rsidR="003668D4" w:rsidRPr="003668D4">
        <w:rPr>
          <w:rFonts w:ascii="Times New Roman" w:hAnsi="Times New Roman" w:cs="Times New Roman"/>
          <w:sz w:val="24"/>
          <w:szCs w:val="24"/>
          <w:lang w:val="en-US"/>
        </w:rPr>
        <w:t xml:space="preserve">bahwa model PBL </w:t>
      </w:r>
      <w:r w:rsidR="00913B4D">
        <w:rPr>
          <w:rFonts w:ascii="Times New Roman" w:hAnsi="Times New Roman" w:cs="Times New Roman"/>
          <w:sz w:val="24"/>
          <w:szCs w:val="24"/>
          <w:lang w:val="en-US"/>
        </w:rPr>
        <w:t xml:space="preserve">dapat </w:t>
      </w:r>
      <w:r w:rsidR="003668D4" w:rsidRPr="003668D4">
        <w:rPr>
          <w:rFonts w:ascii="Times New Roman" w:hAnsi="Times New Roman" w:cs="Times New Roman"/>
          <w:sz w:val="24"/>
          <w:szCs w:val="24"/>
          <w:lang w:val="en-US"/>
        </w:rPr>
        <w:t>m</w:t>
      </w:r>
      <w:r w:rsidR="00913B4D">
        <w:rPr>
          <w:rFonts w:ascii="Times New Roman" w:hAnsi="Times New Roman" w:cs="Times New Roman"/>
          <w:sz w:val="24"/>
          <w:szCs w:val="24"/>
          <w:lang w:val="en-US"/>
        </w:rPr>
        <w:t xml:space="preserve">enjadikan siswa lebih </w:t>
      </w:r>
      <w:r w:rsidR="003668D4" w:rsidRPr="003668D4">
        <w:rPr>
          <w:rFonts w:ascii="Times New Roman" w:hAnsi="Times New Roman" w:cs="Times New Roman"/>
          <w:sz w:val="24"/>
          <w:szCs w:val="24"/>
          <w:lang w:val="en-US"/>
        </w:rPr>
        <w:t>meningkat</w:t>
      </w:r>
      <w:r w:rsidR="00913B4D">
        <w:rPr>
          <w:rFonts w:ascii="Times New Roman" w:hAnsi="Times New Roman" w:cs="Times New Roman"/>
          <w:sz w:val="24"/>
          <w:szCs w:val="24"/>
          <w:lang w:val="en-US"/>
        </w:rPr>
        <w:t xml:space="preserve"> pemahamannya atas materi ajar </w:t>
      </w:r>
      <w:r w:rsidR="003668D4" w:rsidRPr="003668D4">
        <w:rPr>
          <w:rFonts w:ascii="Times New Roman" w:hAnsi="Times New Roman" w:cs="Times New Roman"/>
          <w:sz w:val="24"/>
          <w:szCs w:val="24"/>
          <w:lang w:val="en-US"/>
        </w:rPr>
        <w:t xml:space="preserve">dan memotivasi siswa dalam belajar. </w:t>
      </w:r>
    </w:p>
    <w:p w14:paraId="47069660" w14:textId="73B6316D" w:rsidR="00040F6F" w:rsidRPr="00934FC0" w:rsidRDefault="003668D4" w:rsidP="00590854">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w:t>
      </w:r>
      <w:r w:rsidRPr="003668D4">
        <w:rPr>
          <w:rFonts w:ascii="Times New Roman" w:hAnsi="Times New Roman" w:cs="Times New Roman"/>
          <w:sz w:val="24"/>
          <w:szCs w:val="24"/>
        </w:rPr>
        <w:t xml:space="preserve">esulitan </w:t>
      </w:r>
      <w:r>
        <w:rPr>
          <w:rFonts w:ascii="Times New Roman" w:hAnsi="Times New Roman" w:cs="Times New Roman"/>
          <w:sz w:val="24"/>
          <w:szCs w:val="24"/>
          <w:lang w:val="en-US"/>
        </w:rPr>
        <w:t>yang dirasakan siswa yaitu</w:t>
      </w:r>
      <w:r w:rsidRPr="003668D4">
        <w:rPr>
          <w:rFonts w:ascii="Times New Roman" w:hAnsi="Times New Roman" w:cs="Times New Roman"/>
          <w:sz w:val="24"/>
          <w:szCs w:val="24"/>
        </w:rPr>
        <w:t xml:space="preserve"> memahami istilah-istilah yang terdapat dalam kegiatan ekonomi.</w:t>
      </w:r>
      <w:proofErr w:type="gramEnd"/>
      <w:r w:rsidRPr="003668D4">
        <w:rPr>
          <w:rFonts w:ascii="Times New Roman" w:hAnsi="Times New Roman" w:cs="Times New Roman"/>
          <w:sz w:val="24"/>
          <w:szCs w:val="24"/>
        </w:rPr>
        <w:t xml:space="preserve"> Siswa sering tertukar arti dari kegiatan pr</w:t>
      </w:r>
      <w:r w:rsidR="005F2C9E">
        <w:rPr>
          <w:rFonts w:ascii="Times New Roman" w:hAnsi="Times New Roman" w:cs="Times New Roman"/>
          <w:sz w:val="24"/>
          <w:szCs w:val="24"/>
        </w:rPr>
        <w:t>oduksi,distribusi dan konsumsi</w:t>
      </w:r>
      <w:r w:rsidR="005F2C9E">
        <w:rPr>
          <w:rFonts w:ascii="Times New Roman" w:hAnsi="Times New Roman" w:cs="Times New Roman"/>
          <w:sz w:val="24"/>
          <w:szCs w:val="24"/>
          <w:lang w:val="en-US"/>
        </w:rPr>
        <w:t xml:space="preserve">. </w:t>
      </w:r>
      <w:proofErr w:type="gramStart"/>
      <w:r w:rsidR="005F2C9E">
        <w:rPr>
          <w:rFonts w:ascii="Times New Roman" w:hAnsi="Times New Roman" w:cs="Times New Roman"/>
          <w:sz w:val="24"/>
          <w:szCs w:val="24"/>
          <w:lang w:val="en-US"/>
        </w:rPr>
        <w:t>Saat diberikan contoh yang berbeda, siswa merasa bingung dalam menentukan jenis kegiatan ekonomi karena kurang memahami konsep materi tersebut.</w:t>
      </w:r>
      <w:proofErr w:type="gramEnd"/>
      <w:r w:rsidR="005F2C9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l ini sesuai dengan pendapat </w:t>
      </w:r>
      <w:r w:rsidR="005F2C9E">
        <w:rPr>
          <w:rFonts w:ascii="Times New Roman" w:hAnsi="Times New Roman" w:cs="Times New Roman"/>
          <w:sz w:val="24"/>
          <w:szCs w:val="24"/>
          <w:lang w:val="en-US"/>
        </w:rPr>
        <w:t xml:space="preserve">Sianturi </w:t>
      </w:r>
      <w:r w:rsidR="005F2C9E">
        <w:rPr>
          <w:rFonts w:ascii="Times New Roman" w:hAnsi="Times New Roman" w:cs="Times New Roman"/>
          <w:sz w:val="24"/>
          <w:szCs w:val="24"/>
          <w:lang w:val="en-US"/>
        </w:rPr>
        <w:fldChar w:fldCharType="begin" w:fldLock="1"/>
      </w:r>
      <w:r w:rsidR="0051390B">
        <w:rPr>
          <w:rFonts w:ascii="Times New Roman" w:hAnsi="Times New Roman" w:cs="Times New Roman"/>
          <w:sz w:val="24"/>
          <w:szCs w:val="24"/>
          <w:lang w:val="en-US"/>
        </w:rPr>
        <w:instrText>ADDIN CSL_CITATION {"citationItems":[{"id":"ITEM-1","itemData":{"abstract":"Kurangnya kemampuan berpikir kritis dalam pembelajaran matematika disebabkan oleh beberapa faktor, salah satunya yaitu siswa cenderung menghafal materi dan rumus daripada memahami konsep, sehingga siswa kesulitan dalam menyelesaikan …","author":[{"dropping-particle":"","family":"Arif","given":"Dimas Sofri Fikri","non-dropping-particle":"","parse-names":false,"suffix":""},{"dropping-particle":"","family":"Zaenuri","given":"","non-dropping-particle":"","parse-names":false,"suffix":""},{"dropping-particle":"","family":"Cahyono","given":"Adi Nur","non-dropping-particle":"","parse-names":false,"suffix":""}],"container-title":"Prosiding Seminar Nasional Pascasarjana UNNES","id":"ITEM-1","issue":"2018","issued":{"date-parts":[["2019"]]},"page":"323-328","title":"Analisis Kemampuan Berpikir Kritis Matematis Pada Model Problem Based Learning ( PBL ) Berbantu Media Pembelajaran Interaktif dan Google Classroom","type":"article-journal"},"uris":["http://www.mendeley.com/documents/?uuid=d21de2d3-d504-4688-b0e5-28066b121119"]}],"mendeley":{"formattedCitation":"(Arif et al., 2019)","plainTextFormattedCitation":"(Arif et al., 2019)","previouslyFormattedCitation":"(Arif et al., 2019)"},"properties":{"noteIndex":0},"schema":"https://github.com/citation-style-language/schema/raw/master/csl-citation.json"}</w:instrText>
      </w:r>
      <w:r w:rsidR="005F2C9E">
        <w:rPr>
          <w:rFonts w:ascii="Times New Roman" w:hAnsi="Times New Roman" w:cs="Times New Roman"/>
          <w:sz w:val="24"/>
          <w:szCs w:val="24"/>
          <w:lang w:val="en-US"/>
        </w:rPr>
        <w:fldChar w:fldCharType="separate"/>
      </w:r>
      <w:r w:rsidR="005F2C9E" w:rsidRPr="005F2C9E">
        <w:rPr>
          <w:rFonts w:ascii="Times New Roman" w:hAnsi="Times New Roman" w:cs="Times New Roman"/>
          <w:noProof/>
          <w:sz w:val="24"/>
          <w:szCs w:val="24"/>
          <w:lang w:val="en-US"/>
        </w:rPr>
        <w:t>(Arif et al., 2019)</w:t>
      </w:r>
      <w:r w:rsidR="005F2C9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ahwa siswa </w:t>
      </w:r>
      <w:r w:rsidRPr="003668D4">
        <w:rPr>
          <w:rFonts w:ascii="Times New Roman" w:hAnsi="Times New Roman" w:cs="Times New Roman"/>
          <w:sz w:val="24"/>
          <w:szCs w:val="24"/>
          <w:lang w:val="en-US"/>
        </w:rPr>
        <w:t>kecenderungan menghafal daripada memahami konsep materi pelajaran.</w:t>
      </w:r>
      <w:r>
        <w:rPr>
          <w:rFonts w:ascii="Times New Roman" w:hAnsi="Times New Roman" w:cs="Times New Roman"/>
          <w:sz w:val="24"/>
          <w:szCs w:val="24"/>
          <w:lang w:val="en-US"/>
        </w:rPr>
        <w:t xml:space="preserve"> </w:t>
      </w:r>
      <w:r w:rsidR="00590854">
        <w:rPr>
          <w:rFonts w:ascii="Times New Roman" w:hAnsi="Times New Roman" w:cs="Times New Roman"/>
          <w:sz w:val="24"/>
          <w:szCs w:val="24"/>
          <w:lang w:val="en-US"/>
        </w:rPr>
        <w:t>Selain itu</w:t>
      </w:r>
      <w:proofErr w:type="gramStart"/>
      <w:r w:rsidR="00590854">
        <w:rPr>
          <w:rFonts w:ascii="Times New Roman" w:hAnsi="Times New Roman" w:cs="Times New Roman"/>
          <w:sz w:val="24"/>
          <w:szCs w:val="24"/>
          <w:lang w:val="en-US"/>
        </w:rPr>
        <w:t>,b</w:t>
      </w:r>
      <w:r w:rsidR="00590854" w:rsidRPr="00590854">
        <w:rPr>
          <w:rFonts w:ascii="Times New Roman" w:hAnsi="Times New Roman" w:cs="Times New Roman"/>
          <w:sz w:val="24"/>
          <w:szCs w:val="24"/>
          <w:lang w:val="en-US"/>
        </w:rPr>
        <w:t>eberapa</w:t>
      </w:r>
      <w:proofErr w:type="gramEnd"/>
      <w:r w:rsidR="00590854" w:rsidRPr="00590854">
        <w:rPr>
          <w:rFonts w:ascii="Times New Roman" w:hAnsi="Times New Roman" w:cs="Times New Roman"/>
          <w:sz w:val="24"/>
          <w:szCs w:val="24"/>
          <w:lang w:val="en-US"/>
        </w:rPr>
        <w:t xml:space="preserve"> siswa </w:t>
      </w:r>
      <w:r w:rsidR="00590854">
        <w:rPr>
          <w:rFonts w:ascii="Times New Roman" w:hAnsi="Times New Roman" w:cs="Times New Roman"/>
          <w:sz w:val="24"/>
          <w:szCs w:val="24"/>
          <w:lang w:val="en-US"/>
        </w:rPr>
        <w:t>juga</w:t>
      </w:r>
      <w:r w:rsidR="00590854" w:rsidRPr="00590854">
        <w:rPr>
          <w:rFonts w:ascii="Times New Roman" w:hAnsi="Times New Roman" w:cs="Times New Roman"/>
          <w:sz w:val="24"/>
          <w:szCs w:val="24"/>
          <w:lang w:val="en-US"/>
        </w:rPr>
        <w:t xml:space="preserve"> kesulitan saat mengerjakan tugas secara berkelompok karena tidak semua anggota kelompok ikut mengerjakan dan berani mengutarakan pendapatnya.</w:t>
      </w:r>
      <w:r w:rsidR="00590854">
        <w:rPr>
          <w:rFonts w:ascii="Times New Roman" w:hAnsi="Times New Roman" w:cs="Times New Roman"/>
          <w:sz w:val="24"/>
          <w:szCs w:val="24"/>
          <w:lang w:val="en-US"/>
        </w:rPr>
        <w:t xml:space="preserve"> Kesulitan siswa dalam </w:t>
      </w:r>
      <w:r w:rsidR="00590854" w:rsidRPr="00590854">
        <w:rPr>
          <w:rFonts w:ascii="Times New Roman" w:hAnsi="Times New Roman" w:cs="Times New Roman"/>
          <w:sz w:val="24"/>
          <w:szCs w:val="24"/>
          <w:lang w:val="en-US"/>
        </w:rPr>
        <w:t>keteramp</w:t>
      </w:r>
      <w:r w:rsidR="00590854">
        <w:rPr>
          <w:rFonts w:ascii="Times New Roman" w:hAnsi="Times New Roman" w:cs="Times New Roman"/>
          <w:sz w:val="24"/>
          <w:szCs w:val="24"/>
          <w:lang w:val="en-US"/>
        </w:rPr>
        <w:t xml:space="preserve">ilan berdiskusi disebabkan oleh </w:t>
      </w:r>
      <w:r w:rsidR="00590854" w:rsidRPr="00590854">
        <w:rPr>
          <w:rFonts w:ascii="Times New Roman" w:hAnsi="Times New Roman" w:cs="Times New Roman"/>
          <w:sz w:val="24"/>
          <w:szCs w:val="24"/>
          <w:lang w:val="en-US"/>
        </w:rPr>
        <w:t>kemam</w:t>
      </w:r>
      <w:r w:rsidR="00590854">
        <w:rPr>
          <w:rFonts w:ascii="Times New Roman" w:hAnsi="Times New Roman" w:cs="Times New Roman"/>
          <w:sz w:val="24"/>
          <w:szCs w:val="24"/>
          <w:lang w:val="en-US"/>
        </w:rPr>
        <w:t xml:space="preserve">puan siswa dalam berbahasa atau </w:t>
      </w:r>
      <w:r w:rsidR="00590854" w:rsidRPr="00590854">
        <w:rPr>
          <w:rFonts w:ascii="Times New Roman" w:hAnsi="Times New Roman" w:cs="Times New Roman"/>
          <w:sz w:val="24"/>
          <w:szCs w:val="24"/>
          <w:lang w:val="en-US"/>
        </w:rPr>
        <w:t>berkomu</w:t>
      </w:r>
      <w:r w:rsidR="00590854">
        <w:rPr>
          <w:rFonts w:ascii="Times New Roman" w:hAnsi="Times New Roman" w:cs="Times New Roman"/>
          <w:sz w:val="24"/>
          <w:szCs w:val="24"/>
          <w:lang w:val="en-US"/>
        </w:rPr>
        <w:t xml:space="preserve">nikasi yang masih kurang ketika berpendapat dalam berkelompok dan siswa merasa </w:t>
      </w:r>
      <w:r w:rsidR="00590854" w:rsidRPr="00590854">
        <w:rPr>
          <w:rFonts w:ascii="Times New Roman" w:hAnsi="Times New Roman" w:cs="Times New Roman"/>
          <w:sz w:val="24"/>
          <w:szCs w:val="24"/>
          <w:lang w:val="en-US"/>
        </w:rPr>
        <w:t>tidak percaya diri</w:t>
      </w:r>
      <w:r w:rsidR="00590854">
        <w:rPr>
          <w:rFonts w:ascii="Times New Roman" w:hAnsi="Times New Roman" w:cs="Times New Roman"/>
          <w:sz w:val="24"/>
          <w:szCs w:val="24"/>
          <w:lang w:val="en-US"/>
        </w:rPr>
        <w:t xml:space="preserve"> </w:t>
      </w:r>
      <w:r w:rsidR="00590854">
        <w:rPr>
          <w:rFonts w:ascii="Times New Roman" w:hAnsi="Times New Roman" w:cs="Times New Roman"/>
          <w:sz w:val="24"/>
          <w:szCs w:val="24"/>
          <w:lang w:val="en-US"/>
        </w:rPr>
        <w:fldChar w:fldCharType="begin" w:fldLock="1"/>
      </w:r>
      <w:r w:rsidR="00023BCA">
        <w:rPr>
          <w:rFonts w:ascii="Times New Roman" w:hAnsi="Times New Roman" w:cs="Times New Roman"/>
          <w:sz w:val="24"/>
          <w:szCs w:val="24"/>
          <w:lang w:val="en-US"/>
        </w:rPr>
        <w:instrText>ADDIN CSL_CITATION {"citationItems":[{"id":"ITEM-1","itemData":{"DOI":"10.29303/jipp.v7i2b.516","ISSN":"2502-7069","abstract":"Pada proses pembelajaran terkadang siswa mengalami suatu hambatan atau kesulitan dalam belajar seperti sulit untuk berkonsentrasi, sehingga membuat siswa sulit dapat memahami pelajaran yang berlangsung. Hambatan-hambatan dalam pembelajaran tersebut disebut dengan kesulitan belajar. Penelitian ini membahas tentang kesulitan pembelajaran IPS dalam materi peran ekonomi di masyarakat pada siswa kelas V di SDN 30 Ampenan, dengan beberapa permasalahan seperti tingkat kesulitan pembelajaran IPS dalam materi peran ekonomi di masyarakat dan upaya-upaya yang dilakukan guru dalam mengatasi kesulitan belajar pada siswa. Penelitian ini bertujuan untuk mengetahui kesulitan pembelajar IPS yang dialami siswa dalam materi peran ekonomi di masyarakat dan mengetahui upaya yang dilakukan guru dalam mengatasi kesulitan belajar pada siswa kelas V di SDN 30 Ampenan. Penelitian ini merupakan penelitian deskriptif kuantitatif. Dalam mengumpulkan data menggunakan metode wawancara dan angket. Kemudian data diolah dan dianalisis menggunakan teknik presentase. Subjek dalam penelitian ini adalah siswa dan guru kelas V di SDN 30 Ampenan. Kesimpulan dari hasil penelitian ini yaitu, tingkat kesulitan siswa dalam memahami materi sebesar 58,82% (cukup tinggi), tingkat kesulitan belajar siswa dalam aspek pemecahan masalah sebesar 50% (cukup tinggi), tingkat kesulitan siswa dalam aspek keterampilan berdiskusi sebesar 47,06% (cukup tinggi), tingkat kesulitan belajar siswa ditinjau dari aspek sikap dalam pembelajaran IPS sebesar 44,12% (cukup rendah), tingkat kesulitan belajar siswa ditinjau dalam aspek motivasi belajar sebesar 41,18% (cukup rendah), tingkat kesulitan belajar siswa ditinjau dalam aspek kesehatan tubuh sebesar 41,18% (cukup rendah), dan tingkat kesulitan siswa ditinjau dalam aspek kemampuan pengindraan 100% sangat baik. Upaya guru dalam mengatasi kesulitan belajar siswa yaitu guru memastikan kesiapan siswa sebelum pembelajaran, guru menggunakan media dan metode pembelajaran yang bervariasi, guru memberikan contoh permasalahan yang berkaitan dengan kehidupan sehari-hari, memberikan motivasi dan bimbingan kepada siswa, dan memberikan evalusi.","author":[{"dropping-particle":"","family":"Azhar","given":"Putri Nadilla","non-dropping-particle":"","parse-names":false,"suffix":""},{"dropping-particle":"","family":"Widiada","given":"I Ketut","non-dropping-particle":"","parse-names":false,"suffix":""},{"dropping-particle":"","family":"Affandi","given":"Lalu Hamdian","non-dropping-particle":"","parse-names":false,"suffix":""}],"container-title":"Jurnal Ilmiah Profesi Pendidikan","id":"ITEM-1","issue":"2b","issued":{"date-parts":[["2022"]]},"page":"507-515","title":"Analisis Kesulitan Pembelajaran IPS dalam Materi Peran Ekonomi di Masyarakat Pada Siswa Kelas V di SDN 30 Ampenan Tahun Ajaran 2022","type":"article-journal","volume":"7"},"uris":["http://www.mendeley.com/documents/?uuid=bd9f172c-c746-4495-8a6f-2fff4e973413"]}],"mendeley":{"formattedCitation":"(Azhar et al., 2022)","plainTextFormattedCitation":"(Azhar et al., 2022)","previouslyFormattedCitation":"(Azhar et al., 2022)"},"properties":{"noteIndex":0},"schema":"https://github.com/citation-style-language/schema/raw/master/csl-citation.json"}</w:instrText>
      </w:r>
      <w:r w:rsidR="00590854">
        <w:rPr>
          <w:rFonts w:ascii="Times New Roman" w:hAnsi="Times New Roman" w:cs="Times New Roman"/>
          <w:sz w:val="24"/>
          <w:szCs w:val="24"/>
          <w:lang w:val="en-US"/>
        </w:rPr>
        <w:fldChar w:fldCharType="separate"/>
      </w:r>
      <w:r w:rsidR="00590854" w:rsidRPr="00590854">
        <w:rPr>
          <w:rFonts w:ascii="Times New Roman" w:hAnsi="Times New Roman" w:cs="Times New Roman"/>
          <w:noProof/>
          <w:sz w:val="24"/>
          <w:szCs w:val="24"/>
          <w:lang w:val="en-US"/>
        </w:rPr>
        <w:t>(Azhar et al., 2022)</w:t>
      </w:r>
      <w:r w:rsidR="00590854">
        <w:rPr>
          <w:rFonts w:ascii="Times New Roman" w:hAnsi="Times New Roman" w:cs="Times New Roman"/>
          <w:sz w:val="24"/>
          <w:szCs w:val="24"/>
          <w:lang w:val="en-US"/>
        </w:rPr>
        <w:fldChar w:fldCharType="end"/>
      </w:r>
      <w:r w:rsidR="00590854" w:rsidRPr="00590854">
        <w:rPr>
          <w:rFonts w:ascii="Times New Roman" w:hAnsi="Times New Roman" w:cs="Times New Roman"/>
          <w:sz w:val="24"/>
          <w:szCs w:val="24"/>
          <w:lang w:val="en-US"/>
        </w:rPr>
        <w:t>.</w:t>
      </w:r>
    </w:p>
    <w:p w14:paraId="57B065EF" w14:textId="77777777" w:rsidR="00042AD0" w:rsidRDefault="00042AD0" w:rsidP="00017AD9">
      <w:pPr>
        <w:spacing w:after="0" w:line="240" w:lineRule="auto"/>
        <w:jc w:val="both"/>
        <w:rPr>
          <w:rFonts w:ascii="Times New Roman" w:eastAsia="Times New Roman" w:hAnsi="Times New Roman" w:cs="Times New Roman"/>
          <w:b/>
          <w:caps/>
          <w:sz w:val="24"/>
          <w:lang w:val="en-US"/>
        </w:rPr>
      </w:pPr>
    </w:p>
    <w:p w14:paraId="00491046" w14:textId="3A2100F9" w:rsidR="003B5759" w:rsidRPr="00C725DD" w:rsidRDefault="0044794B" w:rsidP="00017AD9">
      <w:pPr>
        <w:spacing w:after="0" w:line="240" w:lineRule="auto"/>
        <w:jc w:val="both"/>
        <w:rPr>
          <w:rFonts w:ascii="Times New Roman" w:eastAsia="Times New Roman" w:hAnsi="Times New Roman" w:cs="Times New Roman"/>
          <w:b/>
          <w:caps/>
          <w:color w:val="FF0000"/>
          <w:lang w:val="en-US"/>
        </w:rPr>
      </w:pPr>
      <w:r w:rsidRPr="00C725DD">
        <w:rPr>
          <w:rFonts w:ascii="Times New Roman" w:eastAsia="Times New Roman" w:hAnsi="Times New Roman" w:cs="Times New Roman"/>
          <w:b/>
          <w:caps/>
          <w:sz w:val="24"/>
          <w:lang w:val="en-US"/>
        </w:rPr>
        <w:t>Kesimpulan</w:t>
      </w:r>
    </w:p>
    <w:p w14:paraId="0E02033B" w14:textId="77777777" w:rsidR="003B5759" w:rsidRPr="00C725DD" w:rsidRDefault="003B5759" w:rsidP="003B5759">
      <w:pPr>
        <w:spacing w:after="0" w:line="240" w:lineRule="auto"/>
        <w:contextualSpacing/>
        <w:jc w:val="both"/>
        <w:rPr>
          <w:rFonts w:ascii="Times New Roman" w:eastAsia="Times New Roman" w:hAnsi="Times New Roman" w:cs="Times New Roman"/>
          <w:sz w:val="10"/>
        </w:rPr>
      </w:pPr>
    </w:p>
    <w:p w14:paraId="228F8556" w14:textId="77777777" w:rsidR="00F11413" w:rsidRDefault="00F11413" w:rsidP="00040F6F">
      <w:pPr>
        <w:spacing w:after="0" w:line="240" w:lineRule="auto"/>
        <w:jc w:val="both"/>
        <w:rPr>
          <w:rFonts w:ascii="Times New Roman" w:hAnsi="Times New Roman" w:cs="Times New Roman"/>
          <w:sz w:val="24"/>
          <w:szCs w:val="24"/>
          <w:lang w:val="en-US"/>
        </w:rPr>
      </w:pPr>
      <w:r w:rsidRPr="00F11413">
        <w:rPr>
          <w:rFonts w:ascii="Times New Roman" w:hAnsi="Times New Roman" w:cs="Times New Roman"/>
          <w:sz w:val="24"/>
          <w:szCs w:val="24"/>
        </w:rPr>
        <w:t>Kesimpulan dari data-data yang diperoleh dalam penelitian yang sudah dilakukan berkenaan dengan penerapan model PBL untuk mengetahui kemampuan pemahaman konsep IPS pada siswa kelas IV sekolah dasar adalah sebagai berikut:</w:t>
      </w:r>
    </w:p>
    <w:p w14:paraId="62D09BA9" w14:textId="650A8E15" w:rsidR="00F11413" w:rsidRPr="00F11413" w:rsidRDefault="00042AD0" w:rsidP="00F11413">
      <w:pPr>
        <w:pStyle w:val="ListParagraph"/>
        <w:numPr>
          <w:ilvl w:val="0"/>
          <w:numId w:val="38"/>
        </w:numPr>
        <w:spacing w:line="240" w:lineRule="auto"/>
        <w:ind w:left="360"/>
        <w:jc w:val="both"/>
        <w:rPr>
          <w:rFonts w:ascii="Times New Roman" w:hAnsi="Times New Roman" w:cs="Times New Roman"/>
          <w:sz w:val="24"/>
          <w:szCs w:val="24"/>
        </w:rPr>
      </w:pPr>
      <w:r w:rsidRPr="00F11413">
        <w:rPr>
          <w:rFonts w:ascii="Times New Roman" w:hAnsi="Times New Roman" w:cs="Times New Roman"/>
          <w:sz w:val="24"/>
          <w:szCs w:val="24"/>
        </w:rPr>
        <w:lastRenderedPageBreak/>
        <w:t xml:space="preserve">Proses </w:t>
      </w:r>
      <w:r w:rsidR="00F11413" w:rsidRPr="00F11413">
        <w:rPr>
          <w:rFonts w:ascii="Times New Roman" w:hAnsi="Times New Roman" w:cs="Times New Roman"/>
          <w:sz w:val="24"/>
          <w:szCs w:val="24"/>
        </w:rPr>
        <w:t>implementasi model PBL untuk mengetahui kemampuan pemahaman konsep IPS siswa kelas IV sekolah dasar sudah memenuhi k</w:t>
      </w:r>
      <w:r w:rsidR="00F11413">
        <w:rPr>
          <w:rFonts w:ascii="Times New Roman" w:hAnsi="Times New Roman" w:cs="Times New Roman"/>
          <w:sz w:val="24"/>
          <w:szCs w:val="24"/>
        </w:rPr>
        <w:t>riteria. Dikarenakan guru sudah</w:t>
      </w:r>
      <w:r w:rsidR="00F11413">
        <w:rPr>
          <w:rFonts w:ascii="Times New Roman" w:hAnsi="Times New Roman" w:cs="Times New Roman"/>
          <w:sz w:val="24"/>
          <w:szCs w:val="24"/>
          <w:lang w:val="en-US"/>
        </w:rPr>
        <w:t xml:space="preserve"> </w:t>
      </w:r>
      <w:r w:rsidR="00F11413" w:rsidRPr="00F11413">
        <w:rPr>
          <w:rFonts w:ascii="Times New Roman" w:hAnsi="Times New Roman" w:cs="Times New Roman"/>
          <w:sz w:val="24"/>
          <w:szCs w:val="24"/>
        </w:rPr>
        <w:t>melaksanakan lima langkah pembelaja</w:t>
      </w:r>
      <w:r w:rsidR="00F0388F">
        <w:rPr>
          <w:rFonts w:ascii="Times New Roman" w:hAnsi="Times New Roman" w:cs="Times New Roman"/>
          <w:sz w:val="24"/>
          <w:szCs w:val="24"/>
        </w:rPr>
        <w:t>ran model PBL mulai dari</w:t>
      </w:r>
      <w:r w:rsidR="00F0388F">
        <w:rPr>
          <w:rFonts w:ascii="Times New Roman" w:hAnsi="Times New Roman" w:cs="Times New Roman"/>
          <w:sz w:val="24"/>
          <w:szCs w:val="24"/>
          <w:lang w:val="en-US"/>
        </w:rPr>
        <w:t xml:space="preserve"> </w:t>
      </w:r>
      <w:r w:rsidR="00F11413" w:rsidRPr="00F11413">
        <w:rPr>
          <w:rFonts w:ascii="Times New Roman" w:hAnsi="Times New Roman" w:cs="Times New Roman"/>
          <w:sz w:val="24"/>
          <w:szCs w:val="24"/>
        </w:rPr>
        <w:t xml:space="preserve">orientasikan peserta didik terhadap masalah, </w:t>
      </w:r>
      <w:r w:rsidR="00F0388F">
        <w:rPr>
          <w:rFonts w:ascii="Times New Roman" w:hAnsi="Times New Roman" w:cs="Times New Roman"/>
          <w:sz w:val="24"/>
          <w:szCs w:val="24"/>
          <w:lang w:val="en-US"/>
        </w:rPr>
        <w:t xml:space="preserve">membentuk organisasi atau kelompok </w:t>
      </w:r>
      <w:r w:rsidR="00F0388F">
        <w:rPr>
          <w:rFonts w:ascii="Times New Roman" w:hAnsi="Times New Roman" w:cs="Times New Roman"/>
          <w:sz w:val="24"/>
          <w:szCs w:val="24"/>
        </w:rPr>
        <w:t xml:space="preserve">peserta didik dalam </w:t>
      </w:r>
      <w:r w:rsidR="00F0388F">
        <w:rPr>
          <w:rFonts w:ascii="Times New Roman" w:hAnsi="Times New Roman" w:cs="Times New Roman"/>
          <w:sz w:val="24"/>
          <w:szCs w:val="24"/>
          <w:lang w:val="en-US"/>
        </w:rPr>
        <w:t>pembelajaran</w:t>
      </w:r>
      <w:r w:rsidR="00F11413" w:rsidRPr="00F11413">
        <w:rPr>
          <w:rFonts w:ascii="Times New Roman" w:hAnsi="Times New Roman" w:cs="Times New Roman"/>
          <w:sz w:val="24"/>
          <w:szCs w:val="24"/>
        </w:rPr>
        <w:t xml:space="preserve">, </w:t>
      </w:r>
      <w:r w:rsidR="00F0388F">
        <w:rPr>
          <w:rFonts w:ascii="Times New Roman" w:hAnsi="Times New Roman" w:cs="Times New Roman"/>
          <w:sz w:val="24"/>
          <w:szCs w:val="24"/>
          <w:lang w:val="en-US"/>
        </w:rPr>
        <w:t xml:space="preserve">melakukan bimbingan dalam </w:t>
      </w:r>
      <w:r w:rsidR="00F0388F">
        <w:rPr>
          <w:rFonts w:ascii="Times New Roman" w:hAnsi="Times New Roman" w:cs="Times New Roman"/>
          <w:sz w:val="24"/>
          <w:szCs w:val="24"/>
        </w:rPr>
        <w:t>penyelidikan</w:t>
      </w:r>
      <w:r w:rsidR="00F0388F">
        <w:rPr>
          <w:rFonts w:ascii="Times New Roman" w:hAnsi="Times New Roman" w:cs="Times New Roman"/>
          <w:sz w:val="24"/>
          <w:szCs w:val="24"/>
          <w:lang w:val="en-US"/>
        </w:rPr>
        <w:t xml:space="preserve"> </w:t>
      </w:r>
      <w:r w:rsidR="00F11413" w:rsidRPr="00F11413">
        <w:rPr>
          <w:rFonts w:ascii="Times New Roman" w:hAnsi="Times New Roman" w:cs="Times New Roman"/>
          <w:sz w:val="24"/>
          <w:szCs w:val="24"/>
        </w:rPr>
        <w:t>individu maupun kelompok, pengem</w:t>
      </w:r>
      <w:r w:rsidR="00F0388F">
        <w:rPr>
          <w:rFonts w:ascii="Times New Roman" w:hAnsi="Times New Roman" w:cs="Times New Roman"/>
          <w:sz w:val="24"/>
          <w:szCs w:val="24"/>
        </w:rPr>
        <w:t xml:space="preserve">bangan dan penyajian </w:t>
      </w:r>
      <w:r w:rsidR="00F0388F">
        <w:rPr>
          <w:rFonts w:ascii="Times New Roman" w:hAnsi="Times New Roman" w:cs="Times New Roman"/>
          <w:sz w:val="24"/>
          <w:szCs w:val="24"/>
          <w:lang w:val="en-US"/>
        </w:rPr>
        <w:t>karya yang dihasilkan</w:t>
      </w:r>
      <w:r w:rsidR="00F11413" w:rsidRPr="00F11413">
        <w:rPr>
          <w:rFonts w:ascii="Times New Roman" w:hAnsi="Times New Roman" w:cs="Times New Roman"/>
          <w:sz w:val="24"/>
          <w:szCs w:val="24"/>
        </w:rPr>
        <w:t>, hingga analisis dan evaluasi pros</w:t>
      </w:r>
      <w:r w:rsidR="00F0388F">
        <w:rPr>
          <w:rFonts w:ascii="Times New Roman" w:hAnsi="Times New Roman" w:cs="Times New Roman"/>
          <w:sz w:val="24"/>
          <w:szCs w:val="24"/>
        </w:rPr>
        <w:t>es pe</w:t>
      </w:r>
      <w:r w:rsidR="00F0388F">
        <w:rPr>
          <w:rFonts w:ascii="Times New Roman" w:hAnsi="Times New Roman" w:cs="Times New Roman"/>
          <w:sz w:val="24"/>
          <w:szCs w:val="24"/>
          <w:lang w:val="en-US"/>
        </w:rPr>
        <w:t>nyelesaian</w:t>
      </w:r>
      <w:r w:rsidR="00F0388F">
        <w:rPr>
          <w:rFonts w:ascii="Times New Roman" w:hAnsi="Times New Roman" w:cs="Times New Roman"/>
          <w:sz w:val="24"/>
          <w:szCs w:val="24"/>
        </w:rPr>
        <w:t xml:space="preserve"> masalah</w:t>
      </w:r>
      <w:r w:rsidR="00F0388F">
        <w:rPr>
          <w:rFonts w:ascii="Times New Roman" w:hAnsi="Times New Roman" w:cs="Times New Roman"/>
          <w:sz w:val="24"/>
          <w:szCs w:val="24"/>
          <w:lang w:val="en-US"/>
        </w:rPr>
        <w:t xml:space="preserve"> yang diberikan</w:t>
      </w:r>
      <w:r w:rsidR="00F0388F">
        <w:rPr>
          <w:rFonts w:ascii="Times New Roman" w:hAnsi="Times New Roman" w:cs="Times New Roman"/>
          <w:sz w:val="24"/>
          <w:szCs w:val="24"/>
        </w:rPr>
        <w:t>.</w:t>
      </w:r>
      <w:r w:rsidR="00F0388F">
        <w:rPr>
          <w:rFonts w:ascii="Times New Roman" w:hAnsi="Times New Roman" w:cs="Times New Roman"/>
          <w:sz w:val="24"/>
          <w:szCs w:val="24"/>
          <w:lang w:val="en-US"/>
        </w:rPr>
        <w:t xml:space="preserve"> Dari </w:t>
      </w:r>
      <w:r w:rsidR="00F11413" w:rsidRPr="00F11413">
        <w:rPr>
          <w:rFonts w:ascii="Times New Roman" w:hAnsi="Times New Roman" w:cs="Times New Roman"/>
          <w:sz w:val="24"/>
          <w:szCs w:val="24"/>
        </w:rPr>
        <w:t>peroleh</w:t>
      </w:r>
      <w:r w:rsidR="00F0388F">
        <w:rPr>
          <w:rFonts w:ascii="Times New Roman" w:hAnsi="Times New Roman" w:cs="Times New Roman"/>
          <w:sz w:val="24"/>
          <w:szCs w:val="24"/>
        </w:rPr>
        <w:t xml:space="preserve">an hasil tes tertulis, </w:t>
      </w:r>
      <w:r w:rsidR="00F0388F">
        <w:rPr>
          <w:rFonts w:ascii="Times New Roman" w:hAnsi="Times New Roman" w:cs="Times New Roman"/>
          <w:sz w:val="24"/>
          <w:szCs w:val="24"/>
          <w:lang w:val="en-US"/>
        </w:rPr>
        <w:t>terbukti</w:t>
      </w:r>
      <w:r w:rsidR="00F11413" w:rsidRPr="00F11413">
        <w:rPr>
          <w:rFonts w:ascii="Times New Roman" w:hAnsi="Times New Roman" w:cs="Times New Roman"/>
          <w:sz w:val="24"/>
          <w:szCs w:val="24"/>
        </w:rPr>
        <w:t xml:space="preserve"> bahwa kemampuan pemahaman konsep IPS siswa kelas IV dikategorikan tinggi setelah diterapkannya model PBL.</w:t>
      </w:r>
    </w:p>
    <w:p w14:paraId="2CA9F2FC" w14:textId="6D6C6DC9" w:rsidR="001F7ED9" w:rsidRPr="001F7ED9" w:rsidRDefault="00934FC0" w:rsidP="001F7ED9">
      <w:pPr>
        <w:pStyle w:val="ListParagraph"/>
        <w:numPr>
          <w:ilvl w:val="0"/>
          <w:numId w:val="38"/>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lang w:val="en-US"/>
        </w:rPr>
        <w:t>R</w:t>
      </w:r>
      <w:r w:rsidRPr="00934FC0">
        <w:rPr>
          <w:rFonts w:ascii="Times New Roman" w:hAnsi="Times New Roman" w:cs="Times New Roman"/>
          <w:sz w:val="24"/>
          <w:szCs w:val="24"/>
        </w:rPr>
        <w:t xml:space="preserve">espon guru dan siswa sangat baik. Skor respon guru menunjukkan bahwa guru memberikan tanggapan setuju sebanyak 80% dan sangat setuju sebanyak 20%. Siswa pun merasa senang belajar kegiatan ekonomi dengan penerapan model PBL, lebih termotivasi untuk belajar dan merasa tertantang menemukan solusi dari permasalahan yang ada. </w:t>
      </w:r>
    </w:p>
    <w:p w14:paraId="2D4A6F1E" w14:textId="617DA3C4" w:rsidR="001F7ED9" w:rsidRPr="001F7ED9" w:rsidRDefault="001F7ED9" w:rsidP="001F7ED9">
      <w:pPr>
        <w:pStyle w:val="ListParagraph"/>
        <w:numPr>
          <w:ilvl w:val="0"/>
          <w:numId w:val="38"/>
        </w:numPr>
        <w:spacing w:after="0" w:line="240" w:lineRule="auto"/>
        <w:ind w:left="360"/>
        <w:jc w:val="both"/>
        <w:rPr>
          <w:rFonts w:ascii="Times New Roman" w:hAnsi="Times New Roman" w:cs="Times New Roman"/>
          <w:sz w:val="24"/>
          <w:szCs w:val="24"/>
        </w:rPr>
      </w:pPr>
      <w:r w:rsidRPr="001F7ED9">
        <w:rPr>
          <w:rFonts w:ascii="Times New Roman" w:hAnsi="Times New Roman" w:cs="Times New Roman"/>
          <w:sz w:val="24"/>
          <w:szCs w:val="24"/>
          <w:lang w:val="en-US"/>
        </w:rPr>
        <w:t>Kesulitan yang diras</w:t>
      </w:r>
      <w:r>
        <w:rPr>
          <w:rFonts w:ascii="Times New Roman" w:hAnsi="Times New Roman" w:cs="Times New Roman"/>
          <w:sz w:val="24"/>
          <w:szCs w:val="24"/>
          <w:lang w:val="en-US"/>
        </w:rPr>
        <w:t>akan siswa yaitu saat</w:t>
      </w:r>
      <w:r w:rsidRPr="001F7ED9">
        <w:rPr>
          <w:rFonts w:ascii="Times New Roman" w:hAnsi="Times New Roman" w:cs="Times New Roman"/>
          <w:sz w:val="24"/>
          <w:szCs w:val="24"/>
          <w:lang w:val="en-US"/>
        </w:rPr>
        <w:t xml:space="preserve"> memahami istilah-istilah yang t</w:t>
      </w:r>
      <w:r>
        <w:rPr>
          <w:rFonts w:ascii="Times New Roman" w:hAnsi="Times New Roman" w:cs="Times New Roman"/>
          <w:sz w:val="24"/>
          <w:szCs w:val="24"/>
          <w:lang w:val="en-US"/>
        </w:rPr>
        <w:t>erdapat dalam kegiatan ekonomi,</w:t>
      </w:r>
      <w:r w:rsidR="00F0388F">
        <w:rPr>
          <w:rFonts w:ascii="Times New Roman" w:hAnsi="Times New Roman" w:cs="Times New Roman"/>
          <w:sz w:val="24"/>
          <w:szCs w:val="24"/>
          <w:lang w:val="en-US"/>
        </w:rPr>
        <w:t xml:space="preserve"> sulit memahami persoal</w:t>
      </w:r>
      <w:r w:rsidRPr="001F7ED9">
        <w:rPr>
          <w:rFonts w:ascii="Times New Roman" w:hAnsi="Times New Roman" w:cs="Times New Roman"/>
          <w:sz w:val="24"/>
          <w:szCs w:val="24"/>
          <w:lang w:val="en-US"/>
        </w:rPr>
        <w:t xml:space="preserve">an yang diberikan oleh guru, </w:t>
      </w:r>
      <w:r w:rsidR="00913B4D">
        <w:rPr>
          <w:rFonts w:ascii="Times New Roman" w:hAnsi="Times New Roman" w:cs="Times New Roman"/>
          <w:sz w:val="24"/>
          <w:szCs w:val="24"/>
          <w:lang w:val="en-US"/>
        </w:rPr>
        <w:t xml:space="preserve">dan </w:t>
      </w:r>
      <w:r w:rsidRPr="001F7ED9">
        <w:rPr>
          <w:rFonts w:ascii="Times New Roman" w:hAnsi="Times New Roman" w:cs="Times New Roman"/>
          <w:sz w:val="24"/>
          <w:szCs w:val="24"/>
          <w:lang w:val="en-US"/>
        </w:rPr>
        <w:t>siswa merasa kesulitan saat mengerjakan tugas secara berkelompok karena tidak semua anggota kelom</w:t>
      </w:r>
      <w:r w:rsidR="00913B4D">
        <w:rPr>
          <w:rFonts w:ascii="Times New Roman" w:hAnsi="Times New Roman" w:cs="Times New Roman"/>
          <w:sz w:val="24"/>
          <w:szCs w:val="24"/>
          <w:lang w:val="en-US"/>
        </w:rPr>
        <w:t>pok ikut mengerjakan</w:t>
      </w:r>
      <w:r w:rsidR="00590854">
        <w:rPr>
          <w:rFonts w:ascii="Times New Roman" w:hAnsi="Times New Roman" w:cs="Times New Roman"/>
          <w:sz w:val="24"/>
          <w:szCs w:val="24"/>
          <w:lang w:val="en-US"/>
        </w:rPr>
        <w:t xml:space="preserve"> dan berani mengutarakan pendapatnya</w:t>
      </w:r>
      <w:r w:rsidR="00913B4D">
        <w:rPr>
          <w:rFonts w:ascii="Times New Roman" w:hAnsi="Times New Roman" w:cs="Times New Roman"/>
          <w:sz w:val="24"/>
          <w:szCs w:val="24"/>
          <w:lang w:val="en-US"/>
        </w:rPr>
        <w:t>.</w:t>
      </w:r>
    </w:p>
    <w:p w14:paraId="142973BA" w14:textId="77777777" w:rsidR="00A576D6" w:rsidRPr="00C725DD"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033D09E4" w14:textId="77777777" w:rsidR="00AE07EE" w:rsidRDefault="00AE07EE" w:rsidP="003B5759">
      <w:pPr>
        <w:pStyle w:val="ListParagraph"/>
        <w:tabs>
          <w:tab w:val="left" w:pos="426"/>
        </w:tabs>
        <w:spacing w:after="0" w:line="240" w:lineRule="auto"/>
        <w:ind w:left="0"/>
        <w:jc w:val="both"/>
        <w:rPr>
          <w:rFonts w:ascii="Times New Roman" w:hAnsi="Times New Roman" w:cs="Times New Roman"/>
          <w:b/>
          <w:sz w:val="24"/>
          <w:lang w:val="en-US"/>
        </w:rPr>
      </w:pPr>
    </w:p>
    <w:p w14:paraId="15496B0F" w14:textId="67635C77" w:rsidR="003B5759" w:rsidRPr="00C725DD" w:rsidRDefault="00596C46" w:rsidP="003B5759">
      <w:pPr>
        <w:pStyle w:val="ListParagraph"/>
        <w:tabs>
          <w:tab w:val="left" w:pos="426"/>
        </w:tabs>
        <w:spacing w:after="0" w:line="240" w:lineRule="auto"/>
        <w:ind w:left="0"/>
        <w:jc w:val="both"/>
        <w:rPr>
          <w:rFonts w:ascii="Times New Roman" w:hAnsi="Times New Roman" w:cs="Times New Roman"/>
          <w:b/>
          <w:sz w:val="24"/>
          <w:lang w:val="en-US"/>
        </w:rPr>
      </w:pPr>
      <w:r w:rsidRPr="00C725DD">
        <w:rPr>
          <w:rFonts w:ascii="Times New Roman" w:hAnsi="Times New Roman" w:cs="Times New Roman"/>
          <w:b/>
          <w:sz w:val="24"/>
          <w:lang w:val="en-US"/>
        </w:rPr>
        <w:t>REFERENSI</w:t>
      </w:r>
    </w:p>
    <w:p w14:paraId="3C9CD2AD" w14:textId="77777777" w:rsidR="003B5759" w:rsidRPr="00C725DD"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3C6931F0" w14:textId="3B3B6C39" w:rsidR="00021B70" w:rsidRPr="00021B70" w:rsidRDefault="004B7A7E"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7A7E">
        <w:rPr>
          <w:rFonts w:ascii="Times New Roman" w:eastAsia="Times New Roman" w:hAnsi="Times New Roman" w:cs="Times New Roman"/>
          <w:color w:val="000000"/>
          <w:sz w:val="24"/>
          <w:szCs w:val="24"/>
          <w:lang w:val="en-US" w:eastAsia="en-US"/>
        </w:rPr>
        <w:fldChar w:fldCharType="begin" w:fldLock="1"/>
      </w:r>
      <w:r w:rsidRPr="004B7A7E">
        <w:rPr>
          <w:rFonts w:ascii="Times New Roman" w:eastAsia="Times New Roman" w:hAnsi="Times New Roman" w:cs="Times New Roman"/>
          <w:color w:val="000000"/>
          <w:sz w:val="24"/>
          <w:szCs w:val="24"/>
          <w:lang w:val="en-US" w:eastAsia="en-US"/>
        </w:rPr>
        <w:instrText xml:space="preserve">ADDIN Mendeley Bibliography CSL_BIBLIOGRAPHY </w:instrText>
      </w:r>
      <w:r w:rsidRPr="004B7A7E">
        <w:rPr>
          <w:rFonts w:ascii="Times New Roman" w:eastAsia="Times New Roman" w:hAnsi="Times New Roman" w:cs="Times New Roman"/>
          <w:color w:val="000000"/>
          <w:sz w:val="24"/>
          <w:szCs w:val="24"/>
          <w:lang w:val="en-US" w:eastAsia="en-US"/>
        </w:rPr>
        <w:fldChar w:fldCharType="separate"/>
      </w:r>
      <w:r w:rsidR="00021B70" w:rsidRPr="00021B70">
        <w:rPr>
          <w:rFonts w:ascii="Times New Roman" w:hAnsi="Times New Roman" w:cs="Times New Roman"/>
          <w:noProof/>
          <w:sz w:val="24"/>
          <w:szCs w:val="24"/>
        </w:rPr>
        <w:t xml:space="preserve">Aeni, N. N., Sujana, A., &amp; Sunaengsi, C. (2017). Penerapan Model Pembelajaran Problem Based Learning Pada Materi Gaya Untuk Meningkatkan Hasil Belajar Siswa. </w:t>
      </w:r>
      <w:r w:rsidR="00021B70" w:rsidRPr="00021B70">
        <w:rPr>
          <w:rFonts w:ascii="Times New Roman" w:hAnsi="Times New Roman" w:cs="Times New Roman"/>
          <w:i/>
          <w:iCs/>
          <w:noProof/>
          <w:sz w:val="24"/>
          <w:szCs w:val="24"/>
        </w:rPr>
        <w:t>Jurnal Pena Ilmiah</w:t>
      </w:r>
      <w:r w:rsidR="00021B70" w:rsidRPr="00021B70">
        <w:rPr>
          <w:rFonts w:ascii="Times New Roman" w:hAnsi="Times New Roman" w:cs="Times New Roman"/>
          <w:noProof/>
          <w:sz w:val="24"/>
          <w:szCs w:val="24"/>
        </w:rPr>
        <w:t xml:space="preserve">, </w:t>
      </w:r>
      <w:r w:rsidR="00021B70" w:rsidRPr="00021B70">
        <w:rPr>
          <w:rFonts w:ascii="Times New Roman" w:hAnsi="Times New Roman" w:cs="Times New Roman"/>
          <w:i/>
          <w:iCs/>
          <w:noProof/>
          <w:sz w:val="24"/>
          <w:szCs w:val="24"/>
        </w:rPr>
        <w:t>2</w:t>
      </w:r>
      <w:r w:rsidR="00021B70" w:rsidRPr="00021B70">
        <w:rPr>
          <w:rFonts w:ascii="Times New Roman" w:hAnsi="Times New Roman" w:cs="Times New Roman"/>
          <w:noProof/>
          <w:sz w:val="24"/>
          <w:szCs w:val="24"/>
        </w:rPr>
        <w:t>(1), 471–480.</w:t>
      </w:r>
    </w:p>
    <w:p w14:paraId="2AAD91E4"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Alita, K. U., Koeswanti, H. D., &amp; Giarti, S. (2019). Penerapan Model Problem Based Learning Untuk Meningkatkan Kemampuan Berpikir Kritis Siswa Kelas V Sdn Ledok 5 Tahun Pelajaran 2018/2019. </w:t>
      </w:r>
      <w:r w:rsidRPr="00021B70">
        <w:rPr>
          <w:rFonts w:ascii="Times New Roman" w:hAnsi="Times New Roman" w:cs="Times New Roman"/>
          <w:i/>
          <w:iCs/>
          <w:noProof/>
          <w:sz w:val="24"/>
          <w:szCs w:val="24"/>
        </w:rPr>
        <w:t>Jurnal Basicedu</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3</w:t>
      </w:r>
      <w:r w:rsidRPr="00021B70">
        <w:rPr>
          <w:rFonts w:ascii="Times New Roman" w:hAnsi="Times New Roman" w:cs="Times New Roman"/>
          <w:noProof/>
          <w:sz w:val="24"/>
          <w:szCs w:val="24"/>
        </w:rPr>
        <w:t>(1), 169–173. https://doi.org/10.31004/basicedu.v3i1.97</w:t>
      </w:r>
    </w:p>
    <w:p w14:paraId="5FC2992A"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Anggraeni, R. A., &amp; Wulandari, M. A. (2022). Penerapan Model Problem Based Learning untuk Mengukur Pemahaman Konsep Siswa Kelas 2 Sekolah Dasar pada Materi IPA Tema 6 Merawat Hewan dan Tumbuhan. </w:t>
      </w:r>
      <w:r w:rsidRPr="00021B70">
        <w:rPr>
          <w:rFonts w:ascii="Times New Roman" w:hAnsi="Times New Roman" w:cs="Times New Roman"/>
          <w:i/>
          <w:iCs/>
          <w:noProof/>
          <w:sz w:val="24"/>
          <w:szCs w:val="24"/>
        </w:rPr>
        <w:t>Journal of Elementary Educatio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05</w:t>
      </w:r>
      <w:r w:rsidRPr="00021B70">
        <w:rPr>
          <w:rFonts w:ascii="Times New Roman" w:hAnsi="Times New Roman" w:cs="Times New Roman"/>
          <w:noProof/>
          <w:sz w:val="24"/>
          <w:szCs w:val="24"/>
        </w:rPr>
        <w:t>(01), 157–161.</w:t>
      </w:r>
    </w:p>
    <w:p w14:paraId="477AC915"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Arif, D. S. F., Zaenuri, &amp; Cahyono, A. N. (2019). Analisis Kemampuan Berpikir Kritis Matematis Pada Model Problem Based Learning ( PBL ) Berbantu Media Pembelajaran Interaktif dan Google Classroom. </w:t>
      </w:r>
      <w:r w:rsidRPr="00021B70">
        <w:rPr>
          <w:rFonts w:ascii="Times New Roman" w:hAnsi="Times New Roman" w:cs="Times New Roman"/>
          <w:i/>
          <w:iCs/>
          <w:noProof/>
          <w:sz w:val="24"/>
          <w:szCs w:val="24"/>
        </w:rPr>
        <w:t>Prosiding Seminar Nasional Pascasarjana UNNES</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2018</w:t>
      </w:r>
      <w:r w:rsidRPr="00021B70">
        <w:rPr>
          <w:rFonts w:ascii="Times New Roman" w:hAnsi="Times New Roman" w:cs="Times New Roman"/>
          <w:noProof/>
          <w:sz w:val="24"/>
          <w:szCs w:val="24"/>
        </w:rPr>
        <w:t>, 323–328.</w:t>
      </w:r>
    </w:p>
    <w:p w14:paraId="4C8108E3"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Azhar, P. N., Widiada, I. K., &amp; Affandi, L. H. (2022). Analisis Kesulitan Pembelajaran IPS dalam Materi Peran Ekonomi di Masyarakat Pada Siswa Kelas V di SDN 30 Ampenan Tahun Ajaran 2022. </w:t>
      </w:r>
      <w:r w:rsidRPr="00021B70">
        <w:rPr>
          <w:rFonts w:ascii="Times New Roman" w:hAnsi="Times New Roman" w:cs="Times New Roman"/>
          <w:i/>
          <w:iCs/>
          <w:noProof/>
          <w:sz w:val="24"/>
          <w:szCs w:val="24"/>
        </w:rPr>
        <w:t>Jurnal Ilmiah Profesi Pendidika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7</w:t>
      </w:r>
      <w:r w:rsidRPr="00021B70">
        <w:rPr>
          <w:rFonts w:ascii="Times New Roman" w:hAnsi="Times New Roman" w:cs="Times New Roman"/>
          <w:noProof/>
          <w:sz w:val="24"/>
          <w:szCs w:val="24"/>
        </w:rPr>
        <w:t>(2b), 507–515. https://doi.org/10.29303/jipp.v7i2b.516</w:t>
      </w:r>
    </w:p>
    <w:p w14:paraId="0D3ED9A4"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Bulan, S., Nursalam, &amp; Nawir, M. (2022). Model Pembelajaran Berbasis Masalah Dalam Pembelajaran Ips Terhadap Pemahaman Konsep Dan Keterampilan Proses Peserta Didik Sekolah Dasar. </w:t>
      </w:r>
      <w:r w:rsidRPr="00021B70">
        <w:rPr>
          <w:rFonts w:ascii="Times New Roman" w:hAnsi="Times New Roman" w:cs="Times New Roman"/>
          <w:i/>
          <w:iCs/>
          <w:noProof/>
          <w:sz w:val="24"/>
          <w:szCs w:val="24"/>
        </w:rPr>
        <w:t>Jime</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8</w:t>
      </w:r>
      <w:r w:rsidRPr="00021B70">
        <w:rPr>
          <w:rFonts w:ascii="Times New Roman" w:hAnsi="Times New Roman" w:cs="Times New Roman"/>
          <w:noProof/>
          <w:sz w:val="24"/>
          <w:szCs w:val="24"/>
        </w:rPr>
        <w:t>(4), 2629–2641. https://doi.org/10.36312/jime.v8i4.3862</w:t>
      </w:r>
    </w:p>
    <w:p w14:paraId="3F300EA4"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Gunawan, I. (2013). KUALITATIF Imam Gunawan. </w:t>
      </w:r>
      <w:r w:rsidRPr="00021B70">
        <w:rPr>
          <w:rFonts w:ascii="Times New Roman" w:hAnsi="Times New Roman" w:cs="Times New Roman"/>
          <w:i/>
          <w:iCs/>
          <w:noProof/>
          <w:sz w:val="24"/>
          <w:szCs w:val="24"/>
        </w:rPr>
        <w:t>Pendidikan</w:t>
      </w:r>
      <w:r w:rsidRPr="00021B70">
        <w:rPr>
          <w:rFonts w:ascii="Times New Roman" w:hAnsi="Times New Roman" w:cs="Times New Roman"/>
          <w:noProof/>
          <w:sz w:val="24"/>
          <w:szCs w:val="24"/>
        </w:rPr>
        <w:t>, 143. http://fip.um.ac.id/wp-content/uploads/2015/12/3_Metpen-Kualitatif.pdf</w:t>
      </w:r>
    </w:p>
    <w:p w14:paraId="31AE8DE9"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Khoirudin, R., Sunarto, S., &amp; Sunarso, A. (2022). Pengembangan Modul dalam PBL untuk meningkatkan Kemampuan Pemahaman Konsep IPS dan Motivasi Belajar Siswa Sekolah Dasar. </w:t>
      </w:r>
      <w:r w:rsidRPr="00021B70">
        <w:rPr>
          <w:rFonts w:ascii="Times New Roman" w:hAnsi="Times New Roman" w:cs="Times New Roman"/>
          <w:i/>
          <w:iCs/>
          <w:noProof/>
          <w:sz w:val="24"/>
          <w:szCs w:val="24"/>
        </w:rPr>
        <w:t>Jurnal Basicedu</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6</w:t>
      </w:r>
      <w:r w:rsidRPr="00021B70">
        <w:rPr>
          <w:rFonts w:ascii="Times New Roman" w:hAnsi="Times New Roman" w:cs="Times New Roman"/>
          <w:noProof/>
          <w:sz w:val="24"/>
          <w:szCs w:val="24"/>
        </w:rPr>
        <w:t>(3), 4442–4450. https://doi.org/10.31004/basicedu.v6i3.2770</w:t>
      </w:r>
    </w:p>
    <w:p w14:paraId="1086DF71"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Masrinah, E. N., Aripin, I., &amp; Gaffar, A. A. (2019). Problem Based Learning (PBL) Untuk </w:t>
      </w:r>
      <w:r w:rsidRPr="00021B70">
        <w:rPr>
          <w:rFonts w:ascii="Times New Roman" w:hAnsi="Times New Roman" w:cs="Times New Roman"/>
          <w:noProof/>
          <w:sz w:val="24"/>
          <w:szCs w:val="24"/>
        </w:rPr>
        <w:lastRenderedPageBreak/>
        <w:t xml:space="preserve">Meningkatkan Keterampilan Berpikir Kritis. </w:t>
      </w:r>
      <w:r w:rsidRPr="00021B70">
        <w:rPr>
          <w:rFonts w:ascii="Times New Roman" w:hAnsi="Times New Roman" w:cs="Times New Roman"/>
          <w:i/>
          <w:iCs/>
          <w:noProof/>
          <w:sz w:val="24"/>
          <w:szCs w:val="24"/>
        </w:rPr>
        <w:t>Seminar Nasional Pendidikan</w:t>
      </w:r>
      <w:r w:rsidRPr="00021B70">
        <w:rPr>
          <w:rFonts w:ascii="Times New Roman" w:hAnsi="Times New Roman" w:cs="Times New Roman"/>
          <w:noProof/>
          <w:sz w:val="24"/>
          <w:szCs w:val="24"/>
        </w:rPr>
        <w:t>, 924–932.</w:t>
      </w:r>
    </w:p>
    <w:p w14:paraId="2136A395"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Nurmaliah &amp; Pratama, D. F. (2021). Creative of Learning Students Elementary Education PENERAPAN MODEL CONTEXTUAL TEACHING AND LEARNING (CTL) DALAM KEMAMPUAN PEMAHAMAN KONSEP IPA PADA SISWA KELAS V SEKOLAH DASAR. </w:t>
      </w:r>
      <w:r w:rsidRPr="00021B70">
        <w:rPr>
          <w:rFonts w:ascii="Times New Roman" w:hAnsi="Times New Roman" w:cs="Times New Roman"/>
          <w:i/>
          <w:iCs/>
          <w:noProof/>
          <w:sz w:val="24"/>
          <w:szCs w:val="24"/>
        </w:rPr>
        <w:t>Journal of Elementary Educatio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04</w:t>
      </w:r>
      <w:r w:rsidRPr="00021B70">
        <w:rPr>
          <w:rFonts w:ascii="Times New Roman" w:hAnsi="Times New Roman" w:cs="Times New Roman"/>
          <w:noProof/>
          <w:sz w:val="24"/>
          <w:szCs w:val="24"/>
        </w:rPr>
        <w:t>(03), 3.</w:t>
      </w:r>
    </w:p>
    <w:p w14:paraId="482E4114"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Rahmadani, A. (2017). PENGARUH PENERAPAN MODEL PEMBELAJARAN PROBLEM BASED LEARNING TERHADAP PEMAHAMAN KONSEP SISWA. </w:t>
      </w:r>
      <w:r w:rsidRPr="00021B70">
        <w:rPr>
          <w:rFonts w:ascii="Times New Roman" w:hAnsi="Times New Roman" w:cs="Times New Roman"/>
          <w:i/>
          <w:iCs/>
          <w:noProof/>
          <w:sz w:val="24"/>
          <w:szCs w:val="24"/>
        </w:rPr>
        <w:t>Manajemen Asuhan Kebidanan Pada Bayi Dengan Caput Succedaneum Di Rsud Syekh Yusuf Gowa Tahu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4</w:t>
      </w:r>
      <w:r w:rsidRPr="00021B70">
        <w:rPr>
          <w:rFonts w:ascii="Times New Roman" w:hAnsi="Times New Roman" w:cs="Times New Roman"/>
          <w:noProof/>
          <w:sz w:val="24"/>
          <w:szCs w:val="24"/>
        </w:rPr>
        <w:t>(1), 9–15.</w:t>
      </w:r>
    </w:p>
    <w:p w14:paraId="31836DB7"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Rosidah, C. T. (2018). Penerapan Model Problem Based Learning Untuk Menumbuhkembangkan Higher Order Thinking Skill Siswa Sekolah Dasar. </w:t>
      </w:r>
      <w:r w:rsidRPr="00021B70">
        <w:rPr>
          <w:rFonts w:ascii="Times New Roman" w:hAnsi="Times New Roman" w:cs="Times New Roman"/>
          <w:i/>
          <w:iCs/>
          <w:noProof/>
          <w:sz w:val="24"/>
          <w:szCs w:val="24"/>
        </w:rPr>
        <w:t>Inventa</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2</w:t>
      </w:r>
      <w:r w:rsidRPr="00021B70">
        <w:rPr>
          <w:rFonts w:ascii="Times New Roman" w:hAnsi="Times New Roman" w:cs="Times New Roman"/>
          <w:noProof/>
          <w:sz w:val="24"/>
          <w:szCs w:val="24"/>
        </w:rPr>
        <w:t>(1), 62–71. https://doi.org/10.36456/inventa.2.1.a1627</w:t>
      </w:r>
    </w:p>
    <w:p w14:paraId="1A14C9F8"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Rubianti, T., Priyatni, T., &amp; Supriati, N. (2019). Penerapan model problem based learning (pbl) untuk meningkatkan pemahaman konsep matematis siswa sekolah dasar di kelas V. </w:t>
      </w:r>
      <w:r w:rsidRPr="00021B70">
        <w:rPr>
          <w:rFonts w:ascii="Times New Roman" w:hAnsi="Times New Roman" w:cs="Times New Roman"/>
          <w:i/>
          <w:iCs/>
          <w:noProof/>
          <w:sz w:val="24"/>
          <w:szCs w:val="24"/>
        </w:rPr>
        <w:t>Journal of Elementary Educatio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2</w:t>
      </w:r>
      <w:r w:rsidRPr="00021B70">
        <w:rPr>
          <w:rFonts w:ascii="Times New Roman" w:hAnsi="Times New Roman" w:cs="Times New Roman"/>
          <w:noProof/>
          <w:sz w:val="24"/>
          <w:szCs w:val="24"/>
        </w:rPr>
        <w:t>(2), 82–89.</w:t>
      </w:r>
    </w:p>
    <w:p w14:paraId="2A94E352"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Sapoetra, B. P., &amp; Hardini, A. T. A. (2020). Efektivitas Model Pembelajaran Problem Based Learning Ditinjau dari Kemampuan Pemecahan Masalah Matematika di Sekolah Dasar. </w:t>
      </w:r>
      <w:r w:rsidRPr="00021B70">
        <w:rPr>
          <w:rFonts w:ascii="Times New Roman" w:hAnsi="Times New Roman" w:cs="Times New Roman"/>
          <w:i/>
          <w:iCs/>
          <w:noProof/>
          <w:sz w:val="24"/>
          <w:szCs w:val="24"/>
        </w:rPr>
        <w:t>Jurnal Basicedu</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4</w:t>
      </w:r>
      <w:r w:rsidRPr="00021B70">
        <w:rPr>
          <w:rFonts w:ascii="Times New Roman" w:hAnsi="Times New Roman" w:cs="Times New Roman"/>
          <w:noProof/>
          <w:sz w:val="24"/>
          <w:szCs w:val="24"/>
        </w:rPr>
        <w:t>(4), 1044–1051.</w:t>
      </w:r>
    </w:p>
    <w:p w14:paraId="2CE18B6B"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Septiani, D., Rahayu, G. D. S., &amp; Hendriana, H. (2022). Pembelajaran dengan Menggunakan Pendekatan Realistic Mathematic Education untuk Mengukur Pemahaman Konsep Matematika tentang Bangun Datar pada Siswa Sekolah Dasar Kelas IV. </w:t>
      </w:r>
      <w:r w:rsidRPr="00021B70">
        <w:rPr>
          <w:rFonts w:ascii="Times New Roman" w:hAnsi="Times New Roman" w:cs="Times New Roman"/>
          <w:i/>
          <w:iCs/>
          <w:noProof/>
          <w:sz w:val="24"/>
          <w:szCs w:val="24"/>
        </w:rPr>
        <w:t>Journal of Elementary Educatio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05</w:t>
      </w:r>
      <w:r w:rsidRPr="00021B70">
        <w:rPr>
          <w:rFonts w:ascii="Times New Roman" w:hAnsi="Times New Roman" w:cs="Times New Roman"/>
          <w:noProof/>
          <w:sz w:val="24"/>
          <w:szCs w:val="24"/>
        </w:rPr>
        <w:t>(01), 126–138. https://journal.ikipsiliwangi.ac.id/index.php/collase/article/viewFile/5764/2971</w:t>
      </w:r>
    </w:p>
    <w:p w14:paraId="63AE5E69"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Sumarni, I., &amp; Pratama, D. F. (2021). Analisis Pemahaman Konsep Pada Pembelajaran Cuaca Siswa Kelas III Menggunakan Model Pembelajaran Problem Based Learning (PBL). </w:t>
      </w:r>
      <w:r w:rsidRPr="00021B70">
        <w:rPr>
          <w:rFonts w:ascii="Times New Roman" w:hAnsi="Times New Roman" w:cs="Times New Roman"/>
          <w:i/>
          <w:iCs/>
          <w:noProof/>
          <w:sz w:val="24"/>
          <w:szCs w:val="24"/>
        </w:rPr>
        <w:t>COLLASE (Creative of Learning Students Elementary Educatio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4</w:t>
      </w:r>
      <w:r w:rsidRPr="00021B70">
        <w:rPr>
          <w:rFonts w:ascii="Times New Roman" w:hAnsi="Times New Roman" w:cs="Times New Roman"/>
          <w:noProof/>
          <w:sz w:val="24"/>
          <w:szCs w:val="24"/>
        </w:rPr>
        <w:t>(4), 576–582.</w:t>
      </w:r>
    </w:p>
    <w:p w14:paraId="3368DA7B"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Sundari, K., &amp; Andriana, S. (2018). Upaya Meningkatkan Pemahaman Konsep Siswa Melalui Model Artikulasi Pada Mata Pelajaran Ips Di Kelas V Sdit an-Nadwah Bekasi. </w:t>
      </w:r>
      <w:r w:rsidRPr="00021B70">
        <w:rPr>
          <w:rFonts w:ascii="Times New Roman" w:hAnsi="Times New Roman" w:cs="Times New Roman"/>
          <w:i/>
          <w:iCs/>
          <w:noProof/>
          <w:sz w:val="24"/>
          <w:szCs w:val="24"/>
        </w:rPr>
        <w:t>Pedagogik</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6</w:t>
      </w:r>
      <w:r w:rsidRPr="00021B70">
        <w:rPr>
          <w:rFonts w:ascii="Times New Roman" w:hAnsi="Times New Roman" w:cs="Times New Roman"/>
          <w:noProof/>
          <w:sz w:val="24"/>
          <w:szCs w:val="24"/>
        </w:rPr>
        <w:t>(2), 109–116. https://jurnal.unismabekasi.ac.id/index.php/pedagogik/article/view/1603/1372</w:t>
      </w:r>
    </w:p>
    <w:p w14:paraId="58926F95"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Tsabit, D., Rizqia Amalia, A., &amp; Hamdani Maula, L. (2020). Analisis Pemahaman Konsep Ips Materi Kegiatan Ekonomi Menggunakan Video Pembelajaran Ips Sistem Daring Di Kelas Iv.3 Sdn Pakujajar Cbm. </w:t>
      </w:r>
      <w:r w:rsidRPr="00021B70">
        <w:rPr>
          <w:rFonts w:ascii="Times New Roman" w:hAnsi="Times New Roman" w:cs="Times New Roman"/>
          <w:i/>
          <w:iCs/>
          <w:noProof/>
          <w:sz w:val="24"/>
          <w:szCs w:val="24"/>
        </w:rPr>
        <w:t>Pendas : Jurnal Ilmiah Pendidikan Dasar</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V</w:t>
      </w:r>
      <w:r w:rsidRPr="00021B70">
        <w:rPr>
          <w:rFonts w:ascii="Times New Roman" w:hAnsi="Times New Roman" w:cs="Times New Roman"/>
          <w:noProof/>
          <w:sz w:val="24"/>
          <w:szCs w:val="24"/>
        </w:rPr>
        <w:t>(Vol 5 No 1 June 2020). https://doi.org/10.23969/jp.v5i1.2917</w:t>
      </w:r>
    </w:p>
    <w:p w14:paraId="04CF8B3D"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Ulfah, F. (2020). KEMAMPUAN MENGGAMBAR ILUSTRASI PESERTA DIDIK KELAS VIII MADRASAH TSANAWIYAH GUPPI BUNTU BARANA. </w:t>
      </w:r>
      <w:r w:rsidRPr="00021B70">
        <w:rPr>
          <w:rFonts w:ascii="Times New Roman" w:hAnsi="Times New Roman" w:cs="Times New Roman"/>
          <w:i/>
          <w:iCs/>
          <w:noProof/>
          <w:sz w:val="24"/>
          <w:szCs w:val="24"/>
        </w:rPr>
        <w:t>(Doctoral Dissertation, Fakultas Seni Dan Desain).</w:t>
      </w:r>
    </w:p>
    <w:p w14:paraId="291D4A0D"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21B70">
        <w:rPr>
          <w:rFonts w:ascii="Times New Roman" w:hAnsi="Times New Roman" w:cs="Times New Roman"/>
          <w:noProof/>
          <w:sz w:val="24"/>
          <w:szCs w:val="24"/>
        </w:rPr>
        <w:t xml:space="preserve">Wardani, D. S. (2020). Usaha Peningkatan Keterampilan Pemecahan Masalah Melalui Model Problem Based Learning di Kelas V SDN Babatan V/460 Surabaya. </w:t>
      </w:r>
      <w:r w:rsidRPr="00021B70">
        <w:rPr>
          <w:rFonts w:ascii="Times New Roman" w:hAnsi="Times New Roman" w:cs="Times New Roman"/>
          <w:i/>
          <w:iCs/>
          <w:noProof/>
          <w:sz w:val="24"/>
          <w:szCs w:val="24"/>
        </w:rPr>
        <w:t>Journal of Elementary Educatio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03</w:t>
      </w:r>
      <w:r w:rsidRPr="00021B70">
        <w:rPr>
          <w:rFonts w:ascii="Times New Roman" w:hAnsi="Times New Roman" w:cs="Times New Roman"/>
          <w:noProof/>
          <w:sz w:val="24"/>
          <w:szCs w:val="24"/>
        </w:rPr>
        <w:t>(04), 104–117.</w:t>
      </w:r>
    </w:p>
    <w:p w14:paraId="63AE929D" w14:textId="77777777" w:rsidR="00021B70" w:rsidRPr="00021B70" w:rsidRDefault="00021B70" w:rsidP="00021B7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21B70">
        <w:rPr>
          <w:rFonts w:ascii="Times New Roman" w:hAnsi="Times New Roman" w:cs="Times New Roman"/>
          <w:noProof/>
          <w:sz w:val="24"/>
          <w:szCs w:val="24"/>
        </w:rPr>
        <w:t xml:space="preserve">Yulianti, E., &amp; Gunawan, I. (2019). Model Pembelajaran Problem Based Learning (PBL): Efeknya Terhadap Pemahaman Konsep dan Berpikir Kritis. </w:t>
      </w:r>
      <w:r w:rsidRPr="00021B70">
        <w:rPr>
          <w:rFonts w:ascii="Times New Roman" w:hAnsi="Times New Roman" w:cs="Times New Roman"/>
          <w:i/>
          <w:iCs/>
          <w:noProof/>
          <w:sz w:val="24"/>
          <w:szCs w:val="24"/>
        </w:rPr>
        <w:t>Indonesian Journal of Science and Mathematics Education</w:t>
      </w:r>
      <w:r w:rsidRPr="00021B70">
        <w:rPr>
          <w:rFonts w:ascii="Times New Roman" w:hAnsi="Times New Roman" w:cs="Times New Roman"/>
          <w:noProof/>
          <w:sz w:val="24"/>
          <w:szCs w:val="24"/>
        </w:rPr>
        <w:t xml:space="preserve">, </w:t>
      </w:r>
      <w:r w:rsidRPr="00021B70">
        <w:rPr>
          <w:rFonts w:ascii="Times New Roman" w:hAnsi="Times New Roman" w:cs="Times New Roman"/>
          <w:i/>
          <w:iCs/>
          <w:noProof/>
          <w:sz w:val="24"/>
          <w:szCs w:val="24"/>
        </w:rPr>
        <w:t>2</w:t>
      </w:r>
      <w:r w:rsidRPr="00021B70">
        <w:rPr>
          <w:rFonts w:ascii="Times New Roman" w:hAnsi="Times New Roman" w:cs="Times New Roman"/>
          <w:noProof/>
          <w:sz w:val="24"/>
          <w:szCs w:val="24"/>
        </w:rPr>
        <w:t>(3), 399–408. https://doi.org/10.24042/ijsme.v2i3.4366</w:t>
      </w:r>
    </w:p>
    <w:p w14:paraId="61A7FD7A" w14:textId="222871D3" w:rsidR="0044794B" w:rsidRPr="00DB56B4" w:rsidRDefault="004B7A7E" w:rsidP="00021B70">
      <w:pPr>
        <w:widowControl w:val="0"/>
        <w:autoSpaceDE w:val="0"/>
        <w:autoSpaceDN w:val="0"/>
        <w:adjustRightInd w:val="0"/>
        <w:spacing w:after="0" w:line="240" w:lineRule="auto"/>
        <w:ind w:left="480" w:hanging="480"/>
        <w:jc w:val="both"/>
        <w:rPr>
          <w:rFonts w:ascii="Times New Roman" w:eastAsia="Times New Roman" w:hAnsi="Times New Roman" w:cs="Times New Roman"/>
          <w:color w:val="000000"/>
          <w:sz w:val="27"/>
          <w:szCs w:val="27"/>
          <w:lang w:val="en-US" w:eastAsia="en-US"/>
        </w:rPr>
      </w:pPr>
      <w:r w:rsidRPr="004B7A7E">
        <w:rPr>
          <w:rFonts w:ascii="Times New Roman" w:eastAsia="Times New Roman" w:hAnsi="Times New Roman" w:cs="Times New Roman"/>
          <w:color w:val="000000"/>
          <w:sz w:val="24"/>
          <w:szCs w:val="24"/>
          <w:lang w:val="en-US" w:eastAsia="en-US"/>
        </w:rPr>
        <w:fldChar w:fldCharType="end"/>
      </w:r>
      <w:r w:rsidR="0044794B" w:rsidRPr="00C725DD">
        <w:rPr>
          <w:rFonts w:ascii="Times New Roman" w:eastAsia="Times New Roman" w:hAnsi="Times New Roman" w:cs="Times New Roman"/>
          <w:color w:val="000000"/>
          <w:sz w:val="10"/>
          <w:szCs w:val="10"/>
          <w:lang w:val="en-US" w:eastAsia="en-US"/>
        </w:rPr>
        <w:t> </w:t>
      </w:r>
    </w:p>
    <w:sectPr w:rsidR="0044794B" w:rsidRPr="00DB56B4" w:rsidSect="00E07760">
      <w:headerReference w:type="even" r:id="rId11"/>
      <w:headerReference w:type="default" r:id="rId12"/>
      <w:headerReference w:type="first" r:id="rId13"/>
      <w:footerReference w:type="first" r:id="rId14"/>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198E16" w14:textId="77777777" w:rsidR="008B0063" w:rsidRDefault="008B0063" w:rsidP="006A03BB">
      <w:pPr>
        <w:spacing w:after="0" w:line="240" w:lineRule="auto"/>
      </w:pPr>
      <w:r>
        <w:separator/>
      </w:r>
    </w:p>
  </w:endnote>
  <w:endnote w:type="continuationSeparator" w:id="0">
    <w:p w14:paraId="53FB2EB1" w14:textId="77777777" w:rsidR="008B0063" w:rsidRDefault="008B006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81785"/>
      <w:docPartObj>
        <w:docPartGallery w:val="Page Numbers (Bottom of Page)"/>
        <w:docPartUnique/>
      </w:docPartObj>
    </w:sdtPr>
    <w:sdtEndPr/>
    <w:sdtContent>
      <w:p w14:paraId="02309466" w14:textId="77777777" w:rsidR="00437745" w:rsidRDefault="00437745"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437745" w:rsidRDefault="004377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67D273" w14:textId="77777777" w:rsidR="008B0063" w:rsidRDefault="008B0063" w:rsidP="006A03BB">
      <w:pPr>
        <w:spacing w:after="0" w:line="240" w:lineRule="auto"/>
      </w:pPr>
      <w:r>
        <w:separator/>
      </w:r>
    </w:p>
  </w:footnote>
  <w:footnote w:type="continuationSeparator" w:id="0">
    <w:p w14:paraId="768EED2F" w14:textId="77777777" w:rsidR="008B0063" w:rsidRDefault="008B006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6D6758" w:rsidRPr="006D5159" w:rsidRDefault="006D6758" w:rsidP="006D6758">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6D6758" w:rsidRPr="006D5159" w:rsidRDefault="006D6758"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44794B">
      <w:rPr>
        <w:rFonts w:ascii="Cambria" w:hAnsi="Cambria"/>
        <w:sz w:val="20"/>
        <w:lang w:val="en-US"/>
      </w:rPr>
      <w:t>Bulan</w:t>
    </w:r>
    <w:r>
      <w:rPr>
        <w:rFonts w:ascii="Cambria" w:hAnsi="Cambria"/>
        <w:sz w:val="20"/>
      </w:rPr>
      <w:t xml:space="preserve"> </w:t>
    </w:r>
    <w:r w:rsidR="0044794B">
      <w:rPr>
        <w:rFonts w:ascii="Cambria" w:hAnsi="Cambria"/>
        <w:sz w:val="20"/>
        <w:lang w:val="en-US"/>
      </w:rPr>
      <w:t>Tahun</w:t>
    </w:r>
    <w:r w:rsidRPr="006D5159">
      <w:rPr>
        <w:rFonts w:ascii="Cambria" w:hAnsi="Cambria"/>
        <w:sz w:val="20"/>
      </w:rPr>
      <w:tab/>
    </w:r>
  </w:p>
  <w:p w14:paraId="36F86DDD" w14:textId="24FA2928" w:rsidR="00437745" w:rsidRPr="006D6758" w:rsidRDefault="006D675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5C4951E7" w:rsidR="00437745" w:rsidRPr="006D5159" w:rsidRDefault="00840B3F" w:rsidP="00437745">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" filled="f" stroked="f">
              <v:path arrowok="t"/>
              <v:textbo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sidR="00437745">
      <w:rPr>
        <w:noProof/>
        <w:lang w:val="en-US" w:eastAsia="en-US"/>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" filled="f" stroked="f">
              <v:path arrowok="t"/>
              <v:textbo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sidR="00437745">
      <w:rPr>
        <w:rFonts w:ascii="Cambria" w:hAnsi="Cambria"/>
        <w:sz w:val="20"/>
      </w:rPr>
      <w:t xml:space="preserve">                                     </w:t>
    </w:r>
    <w:r w:rsidR="00437745">
      <w:rPr>
        <w:rFonts w:ascii="Cambria" w:hAnsi="Cambria"/>
        <w:sz w:val="20"/>
        <w:lang w:val="en-US"/>
      </w:rPr>
      <w:t xml:space="preserve">  </w:t>
    </w:r>
    <w:r w:rsidR="00437745" w:rsidRPr="006D5159">
      <w:rPr>
        <w:rFonts w:ascii="Cambria" w:hAnsi="Cambria"/>
        <w:sz w:val="20"/>
      </w:rPr>
      <w:t>J</w:t>
    </w:r>
    <w:r w:rsidR="00437745">
      <w:rPr>
        <w:rFonts w:ascii="Cambria" w:hAnsi="Cambria"/>
        <w:sz w:val="20"/>
      </w:rPr>
      <w:t>ournal of Elementary Education</w:t>
    </w:r>
    <w:r w:rsidR="00437745" w:rsidRPr="006D5159">
      <w:rPr>
        <w:rFonts w:ascii="Cambria" w:hAnsi="Cambria"/>
        <w:sz w:val="20"/>
      </w:rPr>
      <w:tab/>
    </w:r>
  </w:p>
  <w:p w14:paraId="6D9E1DA9" w14:textId="4C59CC81" w:rsidR="00437745" w:rsidRPr="006D5159" w:rsidRDefault="00437745"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1A734E">
      <w:rPr>
        <w:rFonts w:ascii="Cambria" w:hAnsi="Cambria"/>
        <w:sz w:val="20"/>
        <w:lang w:val="en-ID"/>
      </w:rPr>
      <w:t>Bulan</w:t>
    </w:r>
    <w:r w:rsidR="00840B3F">
      <w:rPr>
        <w:rFonts w:ascii="Cambria" w:hAnsi="Cambria"/>
        <w:sz w:val="20"/>
        <w:lang w:val="en-ID"/>
      </w:rPr>
      <w:t>,</w:t>
    </w:r>
    <w:r w:rsidR="001A734E">
      <w:rPr>
        <w:rFonts w:ascii="Cambria" w:hAnsi="Cambria"/>
        <w:sz w:val="20"/>
        <w:lang w:val="en-ID"/>
      </w:rPr>
      <w:t>Tahun</w:t>
    </w:r>
    <w:r w:rsidRPr="006D5159">
      <w:rPr>
        <w:rFonts w:ascii="Cambria" w:hAnsi="Cambria"/>
        <w:sz w:val="20"/>
      </w:rPr>
      <w:tab/>
    </w:r>
  </w:p>
  <w:p w14:paraId="2F77C8B1" w14:textId="43727F1B" w:rsidR="00437745" w:rsidRPr="00437745" w:rsidRDefault="00437745"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437745" w:rsidRPr="00993585" w:rsidRDefault="00437745" w:rsidP="00993585">
    <w:pPr>
      <w:pStyle w:val="Header"/>
    </w:pPr>
    <w:r>
      <w:rPr>
        <w:noProof/>
        <w:lang w:val="en-US" w:eastAsia="en-US"/>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C529E"/>
    <w:multiLevelType w:val="hybridMultilevel"/>
    <w:tmpl w:val="57BAD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3D5320"/>
    <w:multiLevelType w:val="hybridMultilevel"/>
    <w:tmpl w:val="A99C3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A73583"/>
    <w:multiLevelType w:val="hybridMultilevel"/>
    <w:tmpl w:val="25C66B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0C747C17"/>
    <w:multiLevelType w:val="hybridMultilevel"/>
    <w:tmpl w:val="7D7462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821C6"/>
    <w:multiLevelType w:val="hybridMultilevel"/>
    <w:tmpl w:val="FB8E19A6"/>
    <w:lvl w:ilvl="0" w:tplc="FD22CB7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1DBE33D3"/>
    <w:multiLevelType w:val="hybridMultilevel"/>
    <w:tmpl w:val="E19801D8"/>
    <w:lvl w:ilvl="0" w:tplc="C6740BA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A436F5"/>
    <w:multiLevelType w:val="hybridMultilevel"/>
    <w:tmpl w:val="2A2E6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3">
    <w:nsid w:val="35327B76"/>
    <w:multiLevelType w:val="hybridMultilevel"/>
    <w:tmpl w:val="3C4CAA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E341719"/>
    <w:multiLevelType w:val="hybridMultilevel"/>
    <w:tmpl w:val="3BFE11EC"/>
    <w:lvl w:ilvl="0" w:tplc="9BAA6AC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22396F"/>
    <w:multiLevelType w:val="hybridMultilevel"/>
    <w:tmpl w:val="09DA6F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0824E8"/>
    <w:multiLevelType w:val="hybridMultilevel"/>
    <w:tmpl w:val="26C6FA04"/>
    <w:lvl w:ilvl="0" w:tplc="E7CC269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46FB5D1F"/>
    <w:multiLevelType w:val="hybridMultilevel"/>
    <w:tmpl w:val="542CA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47D03B0E"/>
    <w:multiLevelType w:val="hybridMultilevel"/>
    <w:tmpl w:val="53C879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1A5370"/>
    <w:multiLevelType w:val="hybridMultilevel"/>
    <w:tmpl w:val="6F8CBB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7">
    <w:nsid w:val="4E6D753F"/>
    <w:multiLevelType w:val="hybridMultilevel"/>
    <w:tmpl w:val="639858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F2095A"/>
    <w:multiLevelType w:val="hybridMultilevel"/>
    <w:tmpl w:val="005E72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3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644C0C28"/>
    <w:multiLevelType w:val="hybridMultilevel"/>
    <w:tmpl w:val="26F4D9E2"/>
    <w:lvl w:ilvl="0" w:tplc="9A0EA80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72B207C"/>
    <w:multiLevelType w:val="hybridMultilevel"/>
    <w:tmpl w:val="37424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6C7140"/>
    <w:multiLevelType w:val="hybridMultilevel"/>
    <w:tmpl w:val="5E3C9AD2"/>
    <w:lvl w:ilvl="0" w:tplc="A8567F2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885D02"/>
    <w:multiLevelType w:val="hybridMultilevel"/>
    <w:tmpl w:val="9ED249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D72829"/>
    <w:multiLevelType w:val="hybridMultilevel"/>
    <w:tmpl w:val="82E067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C1754A"/>
    <w:multiLevelType w:val="hybridMultilevel"/>
    <w:tmpl w:val="989C2E02"/>
    <w:lvl w:ilvl="0" w:tplc="0284FB7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E603BD"/>
    <w:multiLevelType w:val="hybridMultilevel"/>
    <w:tmpl w:val="3BD23D3A"/>
    <w:lvl w:ilvl="0" w:tplc="296A29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6"/>
  </w:num>
  <w:num w:numId="2">
    <w:abstractNumId w:val="12"/>
  </w:num>
  <w:num w:numId="3">
    <w:abstractNumId w:val="26"/>
  </w:num>
  <w:num w:numId="4">
    <w:abstractNumId w:val="31"/>
  </w:num>
  <w:num w:numId="5">
    <w:abstractNumId w:val="14"/>
  </w:num>
  <w:num w:numId="6">
    <w:abstractNumId w:val="35"/>
  </w:num>
  <w:num w:numId="7">
    <w:abstractNumId w:val="7"/>
  </w:num>
  <w:num w:numId="8">
    <w:abstractNumId w:val="38"/>
  </w:num>
  <w:num w:numId="9">
    <w:abstractNumId w:val="19"/>
  </w:num>
  <w:num w:numId="10">
    <w:abstractNumId w:val="32"/>
  </w:num>
  <w:num w:numId="11">
    <w:abstractNumId w:val="39"/>
  </w:num>
  <w:num w:numId="12">
    <w:abstractNumId w:val="42"/>
  </w:num>
  <w:num w:numId="13">
    <w:abstractNumId w:val="46"/>
  </w:num>
  <w:num w:numId="14">
    <w:abstractNumId w:val="10"/>
  </w:num>
  <w:num w:numId="15">
    <w:abstractNumId w:val="15"/>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9"/>
  </w:num>
  <w:num w:numId="27">
    <w:abstractNumId w:val="24"/>
  </w:num>
  <w:num w:numId="28">
    <w:abstractNumId w:val="17"/>
  </w:num>
  <w:num w:numId="29">
    <w:abstractNumId w:val="3"/>
  </w:num>
  <w:num w:numId="30">
    <w:abstractNumId w:val="40"/>
  </w:num>
  <w:num w:numId="31">
    <w:abstractNumId w:val="27"/>
  </w:num>
  <w:num w:numId="32">
    <w:abstractNumId w:val="9"/>
  </w:num>
  <w:num w:numId="33">
    <w:abstractNumId w:val="2"/>
  </w:num>
  <w:num w:numId="34">
    <w:abstractNumId w:val="44"/>
  </w:num>
  <w:num w:numId="35">
    <w:abstractNumId w:val="41"/>
  </w:num>
  <w:num w:numId="36">
    <w:abstractNumId w:val="1"/>
  </w:num>
  <w:num w:numId="37">
    <w:abstractNumId w:val="13"/>
  </w:num>
  <w:num w:numId="38">
    <w:abstractNumId w:val="36"/>
  </w:num>
  <w:num w:numId="39">
    <w:abstractNumId w:val="4"/>
  </w:num>
  <w:num w:numId="40">
    <w:abstractNumId w:val="20"/>
  </w:num>
  <w:num w:numId="41">
    <w:abstractNumId w:val="22"/>
  </w:num>
  <w:num w:numId="42">
    <w:abstractNumId w:val="34"/>
  </w:num>
  <w:num w:numId="43">
    <w:abstractNumId w:val="11"/>
  </w:num>
  <w:num w:numId="44">
    <w:abstractNumId w:val="5"/>
  </w:num>
  <w:num w:numId="45">
    <w:abstractNumId w:val="28"/>
  </w:num>
  <w:num w:numId="46">
    <w:abstractNumId w:val="37"/>
  </w:num>
  <w:num w:numId="47">
    <w:abstractNumId w:val="0"/>
  </w:num>
  <w:num w:numId="48">
    <w:abstractNumId w:val="16"/>
  </w:num>
  <w:num w:numId="49">
    <w:abstractNumId w:val="25"/>
  </w:num>
  <w:num w:numId="50">
    <w:abstractNumId w:val="4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4E5D"/>
    <w:rsid w:val="00007D76"/>
    <w:rsid w:val="0001103B"/>
    <w:rsid w:val="00017AD9"/>
    <w:rsid w:val="0002025B"/>
    <w:rsid w:val="00021B70"/>
    <w:rsid w:val="00023BCA"/>
    <w:rsid w:val="00023D4A"/>
    <w:rsid w:val="00035B5F"/>
    <w:rsid w:val="00037951"/>
    <w:rsid w:val="00040F6F"/>
    <w:rsid w:val="00042AD0"/>
    <w:rsid w:val="000532A9"/>
    <w:rsid w:val="00053956"/>
    <w:rsid w:val="0006145D"/>
    <w:rsid w:val="0006238A"/>
    <w:rsid w:val="0006749F"/>
    <w:rsid w:val="00067DD4"/>
    <w:rsid w:val="00070B0F"/>
    <w:rsid w:val="00075C11"/>
    <w:rsid w:val="00076B32"/>
    <w:rsid w:val="00077244"/>
    <w:rsid w:val="00086BE3"/>
    <w:rsid w:val="000915CE"/>
    <w:rsid w:val="000B1117"/>
    <w:rsid w:val="000B1A9C"/>
    <w:rsid w:val="000B79A5"/>
    <w:rsid w:val="000C3A46"/>
    <w:rsid w:val="000D6AC8"/>
    <w:rsid w:val="000E17A4"/>
    <w:rsid w:val="000E2907"/>
    <w:rsid w:val="000E2DD8"/>
    <w:rsid w:val="000F26F3"/>
    <w:rsid w:val="000F6F20"/>
    <w:rsid w:val="0010144A"/>
    <w:rsid w:val="00102B74"/>
    <w:rsid w:val="00106F02"/>
    <w:rsid w:val="00106F11"/>
    <w:rsid w:val="00111874"/>
    <w:rsid w:val="001124AF"/>
    <w:rsid w:val="00112799"/>
    <w:rsid w:val="00112B28"/>
    <w:rsid w:val="00113ED4"/>
    <w:rsid w:val="00113FDF"/>
    <w:rsid w:val="00134C1A"/>
    <w:rsid w:val="00141FE7"/>
    <w:rsid w:val="001450F0"/>
    <w:rsid w:val="00150E46"/>
    <w:rsid w:val="00154164"/>
    <w:rsid w:val="00154B06"/>
    <w:rsid w:val="00156026"/>
    <w:rsid w:val="00157844"/>
    <w:rsid w:val="001625E6"/>
    <w:rsid w:val="001650F7"/>
    <w:rsid w:val="00170507"/>
    <w:rsid w:val="001812A9"/>
    <w:rsid w:val="00184344"/>
    <w:rsid w:val="0019036C"/>
    <w:rsid w:val="00190C90"/>
    <w:rsid w:val="00195A1C"/>
    <w:rsid w:val="001979CD"/>
    <w:rsid w:val="001A363E"/>
    <w:rsid w:val="001A734E"/>
    <w:rsid w:val="001B040E"/>
    <w:rsid w:val="001B0654"/>
    <w:rsid w:val="001C7149"/>
    <w:rsid w:val="001C7963"/>
    <w:rsid w:val="001D4CB9"/>
    <w:rsid w:val="001D676C"/>
    <w:rsid w:val="001D6AA5"/>
    <w:rsid w:val="001E1174"/>
    <w:rsid w:val="001E3ADB"/>
    <w:rsid w:val="001E3F05"/>
    <w:rsid w:val="001E5762"/>
    <w:rsid w:val="001F0AE4"/>
    <w:rsid w:val="001F1895"/>
    <w:rsid w:val="001F74D1"/>
    <w:rsid w:val="001F7ED9"/>
    <w:rsid w:val="00202157"/>
    <w:rsid w:val="0020288F"/>
    <w:rsid w:val="0020313F"/>
    <w:rsid w:val="0020494D"/>
    <w:rsid w:val="0021233C"/>
    <w:rsid w:val="002152BE"/>
    <w:rsid w:val="00221796"/>
    <w:rsid w:val="00222CAC"/>
    <w:rsid w:val="00222F33"/>
    <w:rsid w:val="0023157C"/>
    <w:rsid w:val="00232ECE"/>
    <w:rsid w:val="00232F36"/>
    <w:rsid w:val="00237438"/>
    <w:rsid w:val="00242043"/>
    <w:rsid w:val="002432EE"/>
    <w:rsid w:val="00244518"/>
    <w:rsid w:val="002452DB"/>
    <w:rsid w:val="00245AF1"/>
    <w:rsid w:val="00252B96"/>
    <w:rsid w:val="00253127"/>
    <w:rsid w:val="002564C8"/>
    <w:rsid w:val="0025708C"/>
    <w:rsid w:val="00260A35"/>
    <w:rsid w:val="00262007"/>
    <w:rsid w:val="002627D1"/>
    <w:rsid w:val="00265E92"/>
    <w:rsid w:val="0026667C"/>
    <w:rsid w:val="00271AF4"/>
    <w:rsid w:val="0027319A"/>
    <w:rsid w:val="00273E53"/>
    <w:rsid w:val="00277F49"/>
    <w:rsid w:val="002853A8"/>
    <w:rsid w:val="002855CE"/>
    <w:rsid w:val="002857CE"/>
    <w:rsid w:val="002857EF"/>
    <w:rsid w:val="00290B40"/>
    <w:rsid w:val="002A7A74"/>
    <w:rsid w:val="002B7111"/>
    <w:rsid w:val="002C1B03"/>
    <w:rsid w:val="002C4053"/>
    <w:rsid w:val="002C6423"/>
    <w:rsid w:val="002C7E56"/>
    <w:rsid w:val="002D52D8"/>
    <w:rsid w:val="002D7277"/>
    <w:rsid w:val="002D7BD8"/>
    <w:rsid w:val="002E2F58"/>
    <w:rsid w:val="002E465F"/>
    <w:rsid w:val="002E676A"/>
    <w:rsid w:val="002F0943"/>
    <w:rsid w:val="002F0A19"/>
    <w:rsid w:val="002F0DAB"/>
    <w:rsid w:val="002F6323"/>
    <w:rsid w:val="002F7ECE"/>
    <w:rsid w:val="0030588D"/>
    <w:rsid w:val="0030616B"/>
    <w:rsid w:val="0030787D"/>
    <w:rsid w:val="00311389"/>
    <w:rsid w:val="00312AB5"/>
    <w:rsid w:val="003131B9"/>
    <w:rsid w:val="003146C3"/>
    <w:rsid w:val="003161D9"/>
    <w:rsid w:val="00321584"/>
    <w:rsid w:val="003257C8"/>
    <w:rsid w:val="003312D2"/>
    <w:rsid w:val="0033174E"/>
    <w:rsid w:val="003347DC"/>
    <w:rsid w:val="003355C7"/>
    <w:rsid w:val="00340BE0"/>
    <w:rsid w:val="00343BC4"/>
    <w:rsid w:val="0035546B"/>
    <w:rsid w:val="0035600F"/>
    <w:rsid w:val="00357677"/>
    <w:rsid w:val="00362639"/>
    <w:rsid w:val="003640C3"/>
    <w:rsid w:val="003668D4"/>
    <w:rsid w:val="0037549E"/>
    <w:rsid w:val="00386687"/>
    <w:rsid w:val="00386B7E"/>
    <w:rsid w:val="003876FF"/>
    <w:rsid w:val="003879DA"/>
    <w:rsid w:val="0039567C"/>
    <w:rsid w:val="00395735"/>
    <w:rsid w:val="003A3FB5"/>
    <w:rsid w:val="003B08C1"/>
    <w:rsid w:val="003B5759"/>
    <w:rsid w:val="003B57DA"/>
    <w:rsid w:val="003B739D"/>
    <w:rsid w:val="003C3D2C"/>
    <w:rsid w:val="003D097C"/>
    <w:rsid w:val="003D2CCF"/>
    <w:rsid w:val="003E562B"/>
    <w:rsid w:val="003F5612"/>
    <w:rsid w:val="003F5C64"/>
    <w:rsid w:val="003F65C5"/>
    <w:rsid w:val="003F7E16"/>
    <w:rsid w:val="00404264"/>
    <w:rsid w:val="004171E9"/>
    <w:rsid w:val="0042013B"/>
    <w:rsid w:val="0042363A"/>
    <w:rsid w:val="00425791"/>
    <w:rsid w:val="00432ED9"/>
    <w:rsid w:val="00434DBA"/>
    <w:rsid w:val="004374DA"/>
    <w:rsid w:val="00437745"/>
    <w:rsid w:val="0044112A"/>
    <w:rsid w:val="004420C5"/>
    <w:rsid w:val="004441DD"/>
    <w:rsid w:val="004458B8"/>
    <w:rsid w:val="0044794B"/>
    <w:rsid w:val="00451E8A"/>
    <w:rsid w:val="0046366A"/>
    <w:rsid w:val="00470835"/>
    <w:rsid w:val="00492AAF"/>
    <w:rsid w:val="00492CDB"/>
    <w:rsid w:val="00496B28"/>
    <w:rsid w:val="004A07A9"/>
    <w:rsid w:val="004A153F"/>
    <w:rsid w:val="004A1E0E"/>
    <w:rsid w:val="004A307D"/>
    <w:rsid w:val="004A5514"/>
    <w:rsid w:val="004B3149"/>
    <w:rsid w:val="004B34F0"/>
    <w:rsid w:val="004B4972"/>
    <w:rsid w:val="004B70CB"/>
    <w:rsid w:val="004B7A7E"/>
    <w:rsid w:val="004C46CF"/>
    <w:rsid w:val="004D4337"/>
    <w:rsid w:val="004D6ED8"/>
    <w:rsid w:val="004D7892"/>
    <w:rsid w:val="004E081B"/>
    <w:rsid w:val="004E1FA3"/>
    <w:rsid w:val="004E4BB4"/>
    <w:rsid w:val="004F4479"/>
    <w:rsid w:val="0050071E"/>
    <w:rsid w:val="005015FD"/>
    <w:rsid w:val="005040B9"/>
    <w:rsid w:val="0051081D"/>
    <w:rsid w:val="00510AA8"/>
    <w:rsid w:val="0051390B"/>
    <w:rsid w:val="00513AAA"/>
    <w:rsid w:val="00535293"/>
    <w:rsid w:val="00540338"/>
    <w:rsid w:val="00542184"/>
    <w:rsid w:val="005433E2"/>
    <w:rsid w:val="0054657F"/>
    <w:rsid w:val="00555A2B"/>
    <w:rsid w:val="00564290"/>
    <w:rsid w:val="00570680"/>
    <w:rsid w:val="00571D9D"/>
    <w:rsid w:val="00581285"/>
    <w:rsid w:val="00584C73"/>
    <w:rsid w:val="00585AFC"/>
    <w:rsid w:val="00587392"/>
    <w:rsid w:val="00590854"/>
    <w:rsid w:val="00590F4E"/>
    <w:rsid w:val="005954DD"/>
    <w:rsid w:val="00596C46"/>
    <w:rsid w:val="005A01E6"/>
    <w:rsid w:val="005A05CF"/>
    <w:rsid w:val="005A0731"/>
    <w:rsid w:val="005A266C"/>
    <w:rsid w:val="005A3492"/>
    <w:rsid w:val="005A4EF0"/>
    <w:rsid w:val="005A524F"/>
    <w:rsid w:val="005B0BEC"/>
    <w:rsid w:val="005B4EEE"/>
    <w:rsid w:val="005B539C"/>
    <w:rsid w:val="005B7196"/>
    <w:rsid w:val="005C3B54"/>
    <w:rsid w:val="005C3DCF"/>
    <w:rsid w:val="005D1009"/>
    <w:rsid w:val="005D33F8"/>
    <w:rsid w:val="005E1E87"/>
    <w:rsid w:val="005E295E"/>
    <w:rsid w:val="005E4C69"/>
    <w:rsid w:val="005E6930"/>
    <w:rsid w:val="005F2C9E"/>
    <w:rsid w:val="005F37F1"/>
    <w:rsid w:val="00603B90"/>
    <w:rsid w:val="00614BE0"/>
    <w:rsid w:val="00615657"/>
    <w:rsid w:val="006217D6"/>
    <w:rsid w:val="00631867"/>
    <w:rsid w:val="006318D1"/>
    <w:rsid w:val="006326D0"/>
    <w:rsid w:val="00633B9B"/>
    <w:rsid w:val="00641E65"/>
    <w:rsid w:val="00647871"/>
    <w:rsid w:val="0065331E"/>
    <w:rsid w:val="006533A7"/>
    <w:rsid w:val="00653468"/>
    <w:rsid w:val="0065780D"/>
    <w:rsid w:val="006632C0"/>
    <w:rsid w:val="006640C5"/>
    <w:rsid w:val="00671C61"/>
    <w:rsid w:val="00677EB1"/>
    <w:rsid w:val="006904A5"/>
    <w:rsid w:val="006917ED"/>
    <w:rsid w:val="0069614E"/>
    <w:rsid w:val="006A03BB"/>
    <w:rsid w:val="006B4977"/>
    <w:rsid w:val="006C4187"/>
    <w:rsid w:val="006C4325"/>
    <w:rsid w:val="006D1E6F"/>
    <w:rsid w:val="006D2565"/>
    <w:rsid w:val="006D6758"/>
    <w:rsid w:val="006E3B23"/>
    <w:rsid w:val="006E73B7"/>
    <w:rsid w:val="006F7069"/>
    <w:rsid w:val="00700D23"/>
    <w:rsid w:val="0070435C"/>
    <w:rsid w:val="00704444"/>
    <w:rsid w:val="00711050"/>
    <w:rsid w:val="00712CE4"/>
    <w:rsid w:val="00721EB7"/>
    <w:rsid w:val="00723CB8"/>
    <w:rsid w:val="007261C5"/>
    <w:rsid w:val="007268BB"/>
    <w:rsid w:val="0073395F"/>
    <w:rsid w:val="007417EA"/>
    <w:rsid w:val="00742467"/>
    <w:rsid w:val="007452F5"/>
    <w:rsid w:val="007465B9"/>
    <w:rsid w:val="00747244"/>
    <w:rsid w:val="00757916"/>
    <w:rsid w:val="00772922"/>
    <w:rsid w:val="007754E1"/>
    <w:rsid w:val="00775E70"/>
    <w:rsid w:val="00790958"/>
    <w:rsid w:val="00791C69"/>
    <w:rsid w:val="00795DD4"/>
    <w:rsid w:val="007A18E0"/>
    <w:rsid w:val="007A5BB3"/>
    <w:rsid w:val="007A696E"/>
    <w:rsid w:val="007B0EFD"/>
    <w:rsid w:val="007B77A9"/>
    <w:rsid w:val="007C016F"/>
    <w:rsid w:val="007C119C"/>
    <w:rsid w:val="007C6F74"/>
    <w:rsid w:val="007D69FD"/>
    <w:rsid w:val="007E4460"/>
    <w:rsid w:val="007F16FB"/>
    <w:rsid w:val="007F3D9F"/>
    <w:rsid w:val="007F4A44"/>
    <w:rsid w:val="008114C0"/>
    <w:rsid w:val="00813139"/>
    <w:rsid w:val="00814D46"/>
    <w:rsid w:val="00817095"/>
    <w:rsid w:val="00817B20"/>
    <w:rsid w:val="00821794"/>
    <w:rsid w:val="008223D7"/>
    <w:rsid w:val="00833DCA"/>
    <w:rsid w:val="00837446"/>
    <w:rsid w:val="008403D7"/>
    <w:rsid w:val="00840B3F"/>
    <w:rsid w:val="00852145"/>
    <w:rsid w:val="00854BBD"/>
    <w:rsid w:val="00854F4E"/>
    <w:rsid w:val="008600D6"/>
    <w:rsid w:val="00862407"/>
    <w:rsid w:val="008759BB"/>
    <w:rsid w:val="0087768E"/>
    <w:rsid w:val="00880653"/>
    <w:rsid w:val="00880F82"/>
    <w:rsid w:val="00884E45"/>
    <w:rsid w:val="0089069F"/>
    <w:rsid w:val="00892B56"/>
    <w:rsid w:val="00894F34"/>
    <w:rsid w:val="00897BE2"/>
    <w:rsid w:val="008A3134"/>
    <w:rsid w:val="008B0063"/>
    <w:rsid w:val="008B4F15"/>
    <w:rsid w:val="008B5AB2"/>
    <w:rsid w:val="008B7931"/>
    <w:rsid w:val="008C00B6"/>
    <w:rsid w:val="008C7286"/>
    <w:rsid w:val="008D1648"/>
    <w:rsid w:val="008D1D9F"/>
    <w:rsid w:val="008D3491"/>
    <w:rsid w:val="008E1ECB"/>
    <w:rsid w:val="008E4B4F"/>
    <w:rsid w:val="008F0615"/>
    <w:rsid w:val="008F567C"/>
    <w:rsid w:val="008F5B98"/>
    <w:rsid w:val="009134F4"/>
    <w:rsid w:val="00913B4D"/>
    <w:rsid w:val="009146A1"/>
    <w:rsid w:val="0092059B"/>
    <w:rsid w:val="00924058"/>
    <w:rsid w:val="00927605"/>
    <w:rsid w:val="0093371C"/>
    <w:rsid w:val="00934FC0"/>
    <w:rsid w:val="009357C3"/>
    <w:rsid w:val="0095480F"/>
    <w:rsid w:val="009554E2"/>
    <w:rsid w:val="0096027C"/>
    <w:rsid w:val="00962557"/>
    <w:rsid w:val="00967AB7"/>
    <w:rsid w:val="00971185"/>
    <w:rsid w:val="00976E83"/>
    <w:rsid w:val="00981C7A"/>
    <w:rsid w:val="009826C0"/>
    <w:rsid w:val="00982E2E"/>
    <w:rsid w:val="00983AD8"/>
    <w:rsid w:val="009846F2"/>
    <w:rsid w:val="00984E2B"/>
    <w:rsid w:val="009865B4"/>
    <w:rsid w:val="00990133"/>
    <w:rsid w:val="00993585"/>
    <w:rsid w:val="009961A5"/>
    <w:rsid w:val="009A0AC0"/>
    <w:rsid w:val="009A1874"/>
    <w:rsid w:val="009A2AF1"/>
    <w:rsid w:val="009B1E10"/>
    <w:rsid w:val="009B2C8A"/>
    <w:rsid w:val="009B42B3"/>
    <w:rsid w:val="009B523A"/>
    <w:rsid w:val="009B6D08"/>
    <w:rsid w:val="009C210C"/>
    <w:rsid w:val="009C4CAA"/>
    <w:rsid w:val="009C5597"/>
    <w:rsid w:val="009C59DD"/>
    <w:rsid w:val="009D4D44"/>
    <w:rsid w:val="009D568F"/>
    <w:rsid w:val="009D5707"/>
    <w:rsid w:val="009D7CE8"/>
    <w:rsid w:val="009E0EC9"/>
    <w:rsid w:val="009E60AA"/>
    <w:rsid w:val="009F0190"/>
    <w:rsid w:val="009F29AB"/>
    <w:rsid w:val="00A0145C"/>
    <w:rsid w:val="00A01D5A"/>
    <w:rsid w:val="00A02877"/>
    <w:rsid w:val="00A02CC6"/>
    <w:rsid w:val="00A21FE7"/>
    <w:rsid w:val="00A31806"/>
    <w:rsid w:val="00A370EF"/>
    <w:rsid w:val="00A371A9"/>
    <w:rsid w:val="00A42EDF"/>
    <w:rsid w:val="00A4355B"/>
    <w:rsid w:val="00A445B3"/>
    <w:rsid w:val="00A5338F"/>
    <w:rsid w:val="00A53FC1"/>
    <w:rsid w:val="00A576D6"/>
    <w:rsid w:val="00A57D81"/>
    <w:rsid w:val="00A628BF"/>
    <w:rsid w:val="00A637CD"/>
    <w:rsid w:val="00A675CF"/>
    <w:rsid w:val="00A701E1"/>
    <w:rsid w:val="00A71C12"/>
    <w:rsid w:val="00A744BC"/>
    <w:rsid w:val="00A75E86"/>
    <w:rsid w:val="00A84CDD"/>
    <w:rsid w:val="00A90480"/>
    <w:rsid w:val="00A95CE9"/>
    <w:rsid w:val="00A97568"/>
    <w:rsid w:val="00AA02B1"/>
    <w:rsid w:val="00AA519A"/>
    <w:rsid w:val="00AB48A8"/>
    <w:rsid w:val="00AC4B3F"/>
    <w:rsid w:val="00AC5565"/>
    <w:rsid w:val="00AD44FA"/>
    <w:rsid w:val="00AD72D1"/>
    <w:rsid w:val="00AE07EE"/>
    <w:rsid w:val="00AE19C0"/>
    <w:rsid w:val="00AE5F21"/>
    <w:rsid w:val="00AF0F4D"/>
    <w:rsid w:val="00AF7A0D"/>
    <w:rsid w:val="00B014F2"/>
    <w:rsid w:val="00B016F7"/>
    <w:rsid w:val="00B027D6"/>
    <w:rsid w:val="00B0387D"/>
    <w:rsid w:val="00B042CD"/>
    <w:rsid w:val="00B05C91"/>
    <w:rsid w:val="00B1189F"/>
    <w:rsid w:val="00B1268E"/>
    <w:rsid w:val="00B14A56"/>
    <w:rsid w:val="00B16650"/>
    <w:rsid w:val="00B25A67"/>
    <w:rsid w:val="00B25F8B"/>
    <w:rsid w:val="00B329A5"/>
    <w:rsid w:val="00B32D1D"/>
    <w:rsid w:val="00B429A1"/>
    <w:rsid w:val="00B433CB"/>
    <w:rsid w:val="00B51270"/>
    <w:rsid w:val="00B52B5E"/>
    <w:rsid w:val="00B53356"/>
    <w:rsid w:val="00B67340"/>
    <w:rsid w:val="00B72E01"/>
    <w:rsid w:val="00B75941"/>
    <w:rsid w:val="00B868CC"/>
    <w:rsid w:val="00BA10D7"/>
    <w:rsid w:val="00BA2516"/>
    <w:rsid w:val="00BA32A1"/>
    <w:rsid w:val="00BB4EC7"/>
    <w:rsid w:val="00BC23B7"/>
    <w:rsid w:val="00BC29B5"/>
    <w:rsid w:val="00BC7E7D"/>
    <w:rsid w:val="00BD161C"/>
    <w:rsid w:val="00BD4FD5"/>
    <w:rsid w:val="00BD5BAB"/>
    <w:rsid w:val="00BE0D9D"/>
    <w:rsid w:val="00BE3A35"/>
    <w:rsid w:val="00BE6116"/>
    <w:rsid w:val="00BE6F49"/>
    <w:rsid w:val="00BF383A"/>
    <w:rsid w:val="00BF63E0"/>
    <w:rsid w:val="00C002A3"/>
    <w:rsid w:val="00C01446"/>
    <w:rsid w:val="00C035DF"/>
    <w:rsid w:val="00C0764E"/>
    <w:rsid w:val="00C177F9"/>
    <w:rsid w:val="00C2690E"/>
    <w:rsid w:val="00C3328D"/>
    <w:rsid w:val="00C35081"/>
    <w:rsid w:val="00C467DF"/>
    <w:rsid w:val="00C51094"/>
    <w:rsid w:val="00C51F98"/>
    <w:rsid w:val="00C54A8E"/>
    <w:rsid w:val="00C57CE3"/>
    <w:rsid w:val="00C60F70"/>
    <w:rsid w:val="00C630FF"/>
    <w:rsid w:val="00C70D29"/>
    <w:rsid w:val="00C71F34"/>
    <w:rsid w:val="00C725DD"/>
    <w:rsid w:val="00C809F3"/>
    <w:rsid w:val="00C869F9"/>
    <w:rsid w:val="00C91894"/>
    <w:rsid w:val="00CA52AE"/>
    <w:rsid w:val="00CB0E80"/>
    <w:rsid w:val="00CB22AC"/>
    <w:rsid w:val="00CC16A1"/>
    <w:rsid w:val="00CC4ACA"/>
    <w:rsid w:val="00CC5281"/>
    <w:rsid w:val="00CC6A20"/>
    <w:rsid w:val="00CD0068"/>
    <w:rsid w:val="00CD4B0F"/>
    <w:rsid w:val="00CD5060"/>
    <w:rsid w:val="00CD6250"/>
    <w:rsid w:val="00CE0EE8"/>
    <w:rsid w:val="00CE144E"/>
    <w:rsid w:val="00CE4AE9"/>
    <w:rsid w:val="00CE7AFD"/>
    <w:rsid w:val="00CF040D"/>
    <w:rsid w:val="00CF2513"/>
    <w:rsid w:val="00D05967"/>
    <w:rsid w:val="00D05DCB"/>
    <w:rsid w:val="00D14516"/>
    <w:rsid w:val="00D162C3"/>
    <w:rsid w:val="00D3336E"/>
    <w:rsid w:val="00D34ADD"/>
    <w:rsid w:val="00D366FB"/>
    <w:rsid w:val="00D36FD2"/>
    <w:rsid w:val="00D466E6"/>
    <w:rsid w:val="00D47D61"/>
    <w:rsid w:val="00D5322E"/>
    <w:rsid w:val="00D6112D"/>
    <w:rsid w:val="00D61617"/>
    <w:rsid w:val="00D62AF1"/>
    <w:rsid w:val="00D649D1"/>
    <w:rsid w:val="00D75A14"/>
    <w:rsid w:val="00D862FB"/>
    <w:rsid w:val="00D90A1B"/>
    <w:rsid w:val="00D93F4C"/>
    <w:rsid w:val="00DA070A"/>
    <w:rsid w:val="00DA45AB"/>
    <w:rsid w:val="00DA7512"/>
    <w:rsid w:val="00DB42BC"/>
    <w:rsid w:val="00DB5035"/>
    <w:rsid w:val="00DB56B4"/>
    <w:rsid w:val="00DC0A0E"/>
    <w:rsid w:val="00DD2D69"/>
    <w:rsid w:val="00DD6867"/>
    <w:rsid w:val="00DD7AF9"/>
    <w:rsid w:val="00DE472F"/>
    <w:rsid w:val="00DF05BF"/>
    <w:rsid w:val="00DF15B9"/>
    <w:rsid w:val="00DF4D41"/>
    <w:rsid w:val="00DF51F2"/>
    <w:rsid w:val="00DF5A6D"/>
    <w:rsid w:val="00DF6668"/>
    <w:rsid w:val="00E04052"/>
    <w:rsid w:val="00E05052"/>
    <w:rsid w:val="00E07760"/>
    <w:rsid w:val="00E13179"/>
    <w:rsid w:val="00E134F1"/>
    <w:rsid w:val="00E37CA6"/>
    <w:rsid w:val="00E37F88"/>
    <w:rsid w:val="00E46A6F"/>
    <w:rsid w:val="00E541AD"/>
    <w:rsid w:val="00E54328"/>
    <w:rsid w:val="00E55E72"/>
    <w:rsid w:val="00E67FF7"/>
    <w:rsid w:val="00E7068D"/>
    <w:rsid w:val="00E73BAE"/>
    <w:rsid w:val="00E7476D"/>
    <w:rsid w:val="00E74AEF"/>
    <w:rsid w:val="00E74F14"/>
    <w:rsid w:val="00E856F3"/>
    <w:rsid w:val="00E94141"/>
    <w:rsid w:val="00E94AFA"/>
    <w:rsid w:val="00EA0BD7"/>
    <w:rsid w:val="00EA73FA"/>
    <w:rsid w:val="00EB01B4"/>
    <w:rsid w:val="00EB103A"/>
    <w:rsid w:val="00EB10CD"/>
    <w:rsid w:val="00EB3187"/>
    <w:rsid w:val="00EB6252"/>
    <w:rsid w:val="00EC2711"/>
    <w:rsid w:val="00EC2C6C"/>
    <w:rsid w:val="00EC4076"/>
    <w:rsid w:val="00EC70B8"/>
    <w:rsid w:val="00ED3801"/>
    <w:rsid w:val="00ED3C3E"/>
    <w:rsid w:val="00ED5F31"/>
    <w:rsid w:val="00EE23CF"/>
    <w:rsid w:val="00EE56B1"/>
    <w:rsid w:val="00EE7C4A"/>
    <w:rsid w:val="00EE7F49"/>
    <w:rsid w:val="00EF5029"/>
    <w:rsid w:val="00F021D5"/>
    <w:rsid w:val="00F02F90"/>
    <w:rsid w:val="00F0305D"/>
    <w:rsid w:val="00F0388F"/>
    <w:rsid w:val="00F10246"/>
    <w:rsid w:val="00F11413"/>
    <w:rsid w:val="00F13308"/>
    <w:rsid w:val="00F141D6"/>
    <w:rsid w:val="00F14EDD"/>
    <w:rsid w:val="00F208C0"/>
    <w:rsid w:val="00F20927"/>
    <w:rsid w:val="00F224FD"/>
    <w:rsid w:val="00F23A66"/>
    <w:rsid w:val="00F2496F"/>
    <w:rsid w:val="00F27191"/>
    <w:rsid w:val="00F31EC2"/>
    <w:rsid w:val="00F352A7"/>
    <w:rsid w:val="00F353A2"/>
    <w:rsid w:val="00F37DD3"/>
    <w:rsid w:val="00F4262C"/>
    <w:rsid w:val="00F44B45"/>
    <w:rsid w:val="00F462C0"/>
    <w:rsid w:val="00F5017F"/>
    <w:rsid w:val="00F54079"/>
    <w:rsid w:val="00F55C0A"/>
    <w:rsid w:val="00F56F18"/>
    <w:rsid w:val="00F56FA2"/>
    <w:rsid w:val="00F620A0"/>
    <w:rsid w:val="00F631E0"/>
    <w:rsid w:val="00F704E0"/>
    <w:rsid w:val="00F725C4"/>
    <w:rsid w:val="00F87EA7"/>
    <w:rsid w:val="00F9202D"/>
    <w:rsid w:val="00F92D91"/>
    <w:rsid w:val="00F96361"/>
    <w:rsid w:val="00FB5079"/>
    <w:rsid w:val="00FC55F0"/>
    <w:rsid w:val="00FC5F1D"/>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835"/>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styleId="LightGrid">
    <w:name w:val="Light Grid"/>
    <w:basedOn w:val="TableNormal"/>
    <w:uiPriority w:val="62"/>
    <w:rsid w:val="00D5322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835"/>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styleId="LightGrid">
    <w:name w:val="Light Grid"/>
    <w:basedOn w:val="TableNormal"/>
    <w:uiPriority w:val="62"/>
    <w:rsid w:val="00D5322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15120597">
      <w:bodyDiv w:val="1"/>
      <w:marLeft w:val="0"/>
      <w:marRight w:val="0"/>
      <w:marTop w:val="0"/>
      <w:marBottom w:val="0"/>
      <w:divBdr>
        <w:top w:val="none" w:sz="0" w:space="0" w:color="auto"/>
        <w:left w:val="none" w:sz="0" w:space="0" w:color="auto"/>
        <w:bottom w:val="none" w:sz="0" w:space="0" w:color="auto"/>
        <w:right w:val="none" w:sz="0" w:space="0" w:color="auto"/>
      </w:divBdr>
      <w:divsChild>
        <w:div w:id="389111114">
          <w:marLeft w:val="0"/>
          <w:marRight w:val="0"/>
          <w:marTop w:val="0"/>
          <w:marBottom w:val="0"/>
          <w:divBdr>
            <w:top w:val="none" w:sz="0" w:space="0" w:color="auto"/>
            <w:left w:val="none" w:sz="0" w:space="0" w:color="auto"/>
            <w:bottom w:val="none" w:sz="0" w:space="0" w:color="auto"/>
            <w:right w:val="none" w:sz="0" w:space="0" w:color="auto"/>
          </w:divBdr>
        </w:div>
      </w:divsChild>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sepsam234@ikipsiliwangi.ac.id" TargetMode="External"/><Relationship Id="rId4" Type="http://schemas.microsoft.com/office/2007/relationships/stylesWithEffects" Target="stylesWithEffects.xml"/><Relationship Id="rId9" Type="http://schemas.openxmlformats.org/officeDocument/2006/relationships/hyperlink" Target="mailto:anisyahnurvitasari@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C2F19-17E0-46E2-A0EB-6D7DED8C8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9</Pages>
  <Words>13142</Words>
  <Characters>7491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87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430</cp:lastModifiedBy>
  <cp:revision>78</cp:revision>
  <cp:lastPrinted>2022-12-15T10:14:00Z</cp:lastPrinted>
  <dcterms:created xsi:type="dcterms:W3CDTF">2018-08-23T14:28:00Z</dcterms:created>
  <dcterms:modified xsi:type="dcterms:W3CDTF">2023-07-1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9014c5-ca11-35e8-bbd4-03097254b5bd</vt:lpwstr>
  </property>
  <property fmtid="{D5CDD505-2E9C-101B-9397-08002B2CF9AE}" pid="24" name="Mendeley Citation Style_1">
    <vt:lpwstr>http://www.zotero.org/styles/apa</vt:lpwstr>
  </property>
</Properties>
</file>